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0783A9" w14:textId="18C5D250" w:rsidR="007A60BC" w:rsidRPr="002C7C3D" w:rsidRDefault="002B621B" w:rsidP="007A60BC">
      <w:pPr>
        <w:pStyle w:val="1"/>
        <w:spacing w:line="240" w:lineRule="auto"/>
      </w:pPr>
      <w:bookmarkStart w:id="0" w:name="_Toc37182755"/>
      <w:r w:rsidRPr="002C7C3D">
        <w:t xml:space="preserve">Improved Cooperation by </w:t>
      </w:r>
      <w:r w:rsidRPr="002C7C3D">
        <w:rPr>
          <w:rFonts w:hint="eastAsia"/>
        </w:rPr>
        <w:t>Balance</w:t>
      </w:r>
      <w:r w:rsidRPr="002C7C3D">
        <w:t xml:space="preserve"> Exploration </w:t>
      </w:r>
      <w:r w:rsidRPr="002C7C3D">
        <w:rPr>
          <w:rFonts w:hint="eastAsia"/>
        </w:rPr>
        <w:t>and</w:t>
      </w:r>
      <w:r w:rsidRPr="002C7C3D">
        <w:t xml:space="preserve"> Exploitation in Intertemporal</w:t>
      </w:r>
      <w:r w:rsidR="007A60BC" w:rsidRPr="002C7C3D">
        <w:t xml:space="preserve"> Social Dilemma</w:t>
      </w:r>
      <w:r w:rsidRPr="002C7C3D">
        <w:t xml:space="preserve"> Tasks</w:t>
      </w:r>
    </w:p>
    <w:p w14:paraId="6CA32F41" w14:textId="332E2CCA" w:rsidR="0096787A" w:rsidRPr="00767240" w:rsidRDefault="000F6225" w:rsidP="003B2091">
      <w:pPr>
        <w:pStyle w:val="a5"/>
      </w:pPr>
      <w:r w:rsidRPr="001E25F4">
        <w:rPr>
          <w:rFonts w:cs="Times New Roman"/>
        </w:rPr>
        <w:t>Abstract</w:t>
      </w:r>
      <w:r>
        <w:rPr>
          <w:rFonts w:cs="Times New Roman" w:hint="eastAsia"/>
        </w:rPr>
        <w:t>:</w:t>
      </w:r>
      <w:r>
        <w:rPr>
          <w:rFonts w:cs="Times New Roman"/>
        </w:rPr>
        <w:t xml:space="preserve"> </w:t>
      </w:r>
      <w:r w:rsidRPr="001E25F4">
        <w:rPr>
          <w:rFonts w:cs="Times New Roman"/>
        </w:rPr>
        <w:t>When individual behavior has rational characteristics, it may lead to irrational total benefits for the group</w:t>
      </w:r>
      <w:r>
        <w:rPr>
          <w:rFonts w:cs="Times New Roman"/>
        </w:rPr>
        <w:t xml:space="preserve">. </w:t>
      </w:r>
      <w:r w:rsidRPr="001E25F4">
        <w:rPr>
          <w:rFonts w:cs="Times New Roman"/>
        </w:rPr>
        <w:t>Humans and animals with many social traits tend to evolve a social trait of cooperation to meet this challenge.</w:t>
      </w:r>
      <w:r>
        <w:rPr>
          <w:rFonts w:cs="Times New Roman"/>
        </w:rPr>
        <w:t xml:space="preserve"> </w:t>
      </w:r>
      <w:r w:rsidRPr="001E25F4">
        <w:rPr>
          <w:rFonts w:cs="Times New Roman"/>
        </w:rPr>
        <w:t>Therefore, cooperation between individuals is of great significance for social organisms to adapt to the changes of their natural environment.</w:t>
      </w:r>
      <w:r>
        <w:rPr>
          <w:rFonts w:cs="Times New Roman"/>
        </w:rPr>
        <w:t xml:space="preserve"> </w:t>
      </w:r>
      <w:r w:rsidRPr="001E25F4">
        <w:rPr>
          <w:rFonts w:cs="Times New Roman"/>
        </w:rPr>
        <w:t>Based on multi-agent reinforcement learning, we propose a learning rate defined by the difference between the cumulative benefits of individual stages and the target benefits.</w:t>
      </w:r>
      <w:r>
        <w:rPr>
          <w:rFonts w:cs="Times New Roman"/>
        </w:rPr>
        <w:t xml:space="preserve"> </w:t>
      </w:r>
      <w:r w:rsidRPr="001E25F4">
        <w:rPr>
          <w:rFonts w:cs="Times New Roman"/>
        </w:rPr>
        <w:t>This learning rate can adjust the strategies of agents by switching between exploration and exploitation according to the environmental benefits, so as to form an individual strategy with relatively better overall benefits for the group.</w:t>
      </w:r>
      <w:r>
        <w:rPr>
          <w:rFonts w:cs="Times New Roman"/>
        </w:rPr>
        <w:t xml:space="preserve"> </w:t>
      </w:r>
      <w:r w:rsidRPr="001E25F4">
        <w:rPr>
          <w:rFonts w:cs="Times New Roman"/>
        </w:rPr>
        <w:t>The results show that this strategy has a relatively better overall strategy in the intertemporal social dilemma problem, and its strategy does not need to directly acquire the information of other individuals in the group.</w:t>
      </w:r>
      <w:r>
        <w:rPr>
          <w:rFonts w:cs="Times New Roman"/>
        </w:rPr>
        <w:t xml:space="preserve"> </w:t>
      </w:r>
      <w:r w:rsidRPr="00B63752">
        <w:rPr>
          <w:rFonts w:cs="Times New Roman"/>
        </w:rPr>
        <w:t>In particular, the heterogeneity of individual internal needs can help individuals better balance exploration and exploitation, so as to promote group cooperation.</w:t>
      </w:r>
    </w:p>
    <w:p w14:paraId="4BF16B10" w14:textId="77777777" w:rsidR="003B2091" w:rsidRPr="00767240" w:rsidRDefault="003B2091" w:rsidP="003B2091">
      <w:pPr>
        <w:pStyle w:val="a5"/>
      </w:pPr>
    </w:p>
    <w:bookmarkEnd w:id="0"/>
    <w:p w14:paraId="7292D3D0" w14:textId="1F73EDF9" w:rsidR="00A465E2" w:rsidRPr="00812EE9" w:rsidRDefault="001471D6" w:rsidP="00295E6B">
      <w:pPr>
        <w:pStyle w:val="2"/>
        <w:rPr>
          <w:rFonts w:ascii="Times New Roman" w:hAnsi="Times New Roman"/>
        </w:rPr>
      </w:pPr>
      <w:r w:rsidRPr="00812EE9">
        <w:rPr>
          <w:rFonts w:ascii="Times New Roman" w:hAnsi="Times New Roman"/>
        </w:rPr>
        <w:t xml:space="preserve">1 </w:t>
      </w:r>
      <w:r w:rsidR="00771E9B" w:rsidRPr="00812EE9">
        <w:rPr>
          <w:rFonts w:ascii="Times New Roman" w:hAnsi="Times New Roman" w:hint="eastAsia"/>
        </w:rPr>
        <w:t>介绍</w:t>
      </w:r>
    </w:p>
    <w:p w14:paraId="251325BE" w14:textId="54B4382C" w:rsidR="00BF62E6" w:rsidRPr="002140CF" w:rsidRDefault="000F6225" w:rsidP="00BF3A5D">
      <w:r w:rsidRPr="00864D15">
        <w:rPr>
          <w:rFonts w:cs="Times New Roman"/>
        </w:rPr>
        <w:t>The results of group behavior of animals or humans are not only affected by the environment, but also affected by individual behavior strategies within the group.</w:t>
      </w:r>
      <w:r>
        <w:rPr>
          <w:rFonts w:cs="Times New Roman"/>
        </w:rPr>
        <w:t xml:space="preserve"> </w:t>
      </w:r>
      <w:r w:rsidRPr="004751F9">
        <w:rPr>
          <w:rFonts w:cs="Times New Roman"/>
        </w:rPr>
        <w:t>For example, the migration of animals or humans will be affected by the environmental resources they are in, and animals or humans will tend to migrate to places with abundant environmental resources.</w:t>
      </w:r>
      <w:r>
        <w:rPr>
          <w:rFonts w:cs="Times New Roman"/>
        </w:rPr>
        <w:t xml:space="preserve"> </w:t>
      </w:r>
      <w:r w:rsidRPr="0030706F">
        <w:rPr>
          <w:rFonts w:cs="Times New Roman"/>
        </w:rPr>
        <w:t>At the same time, the benefits obtained by individuals in the group from the environment are also affected by the strategies of other individuals in the group</w:t>
      </w:r>
      <w:r>
        <w:rPr>
          <w:rFonts w:cs="Times New Roman"/>
        </w:rPr>
        <w:t xml:space="preserve">. </w:t>
      </w:r>
      <w:r w:rsidRPr="0030706F">
        <w:rPr>
          <w:rFonts w:cs="Times New Roman"/>
        </w:rPr>
        <w:t>When the strategy of all individuals in a group is to move to an area where resources are abundant, the gains of the individuals in that area will gradually decrease.</w:t>
      </w:r>
      <w:r>
        <w:rPr>
          <w:rFonts w:cs="Times New Roman"/>
        </w:rPr>
        <w:t xml:space="preserve"> </w:t>
      </w:r>
      <w:r w:rsidRPr="0030706F">
        <w:rPr>
          <w:rFonts w:cs="Times New Roman"/>
        </w:rPr>
        <w:t>The problem that individual rationality leads to group irrationality is the so-called intertemporal social dilemma problem</w:t>
      </w:r>
      <w:r w:rsidR="00154F35">
        <w:rPr>
          <w:rFonts w:hint="eastAsia"/>
        </w:rPr>
        <w:t xml:space="preserve"> </w:t>
      </w:r>
      <w:r w:rsidR="003A6806">
        <w:fldChar w:fldCharType="begin"/>
      </w:r>
      <w:r w:rsidR="003A6806">
        <w:instrText xml:space="preserve"> ADDIN EN.CITE &lt;EndNote&gt;&lt;Cite&gt;&lt;Author&gt;Hughes&lt;/Author&gt;&lt;Year&gt;2018&lt;/Year&gt;&lt;RecNum&gt;22&lt;/RecNum&gt;&lt;DisplayText&gt;[1]&lt;/DisplayText&gt;&lt;record&gt;&lt;rec-number&gt;22&lt;/rec-number&gt;&lt;foreign-keys&gt;&lt;key app="EN" db-id="spa92zax4f9exlez50t5adxd22zxvwaafwtr" timestamp="1624868362"&gt;22&lt;/key&gt;&lt;/foreign-keys&gt;&lt;ref-type name="Journal Article"&gt;17&lt;/ref-type&gt;&lt;contributors&gt;&lt;authors&gt;&lt;author&gt;Hughes, Edward&lt;/author&gt;&lt;author&gt;Leibo, Joel Z&lt;/author&gt;&lt;author&gt;Phillips, Matthew G&lt;/author&gt;&lt;author&gt;Tuyls, Karl&lt;/author&gt;&lt;author&gt;Duéñez-Guzmán, Edgar A&lt;/author&gt;&lt;author&gt;Castañeda, Antonio García&lt;/author&gt;&lt;author&gt;Dunning, Iain&lt;/author&gt;&lt;author&gt;Zhu, Tina&lt;/author&gt;&lt;author&gt;McKee, Kevin R&lt;/author&gt;&lt;author&gt;Koster, Raphael&lt;/author&gt;&lt;/authors&gt;&lt;/contributors&gt;&lt;titles&gt;&lt;title&gt;Inequity aversion improves cooperation in intertemporal social dilemmas&lt;/title&gt;&lt;secondary-title&gt;arXiv preprint arXiv:1803.08884&lt;/secondary-title&gt;&lt;/titles&gt;&lt;periodical&gt;&lt;full-title&gt;arXiv preprint arXiv:1803.08884&lt;/full-title&gt;&lt;/periodical&gt;&lt;dates&gt;&lt;year&gt;2018&lt;/year&gt;&lt;/dates&gt;&lt;urls&gt;&lt;/urls&gt;&lt;/record&gt;&lt;/Cite&gt;&lt;/EndNote&gt;</w:instrText>
      </w:r>
      <w:r w:rsidR="003A6806">
        <w:fldChar w:fldCharType="separate"/>
      </w:r>
      <w:r w:rsidR="003A6806">
        <w:rPr>
          <w:noProof/>
        </w:rPr>
        <w:t>[1]</w:t>
      </w:r>
      <w:r w:rsidR="003A6806">
        <w:fldChar w:fldCharType="end"/>
      </w:r>
      <w:r>
        <w:t xml:space="preserve">. </w:t>
      </w:r>
      <w:r w:rsidR="002140CF" w:rsidRPr="002140CF">
        <w:t>In order to obtain the optimal total return in the situation of intertemporal social distress, the individual in the group needs to be able to make a trade-off between individual short-term gain and group long-term gain.</w:t>
      </w:r>
      <w:r w:rsidR="002140CF">
        <w:rPr>
          <w:rFonts w:hint="eastAsia"/>
        </w:rPr>
        <w:t xml:space="preserve"> </w:t>
      </w:r>
      <w:r w:rsidR="002140CF" w:rsidRPr="002140CF">
        <w:t>However, it is not clear how individuals' strategies balance their short-term gains against the group's long-term gains.</w:t>
      </w:r>
      <w:r w:rsidR="002140CF">
        <w:rPr>
          <w:rFonts w:hint="eastAsia"/>
        </w:rPr>
        <w:t xml:space="preserve"> </w:t>
      </w:r>
    </w:p>
    <w:p w14:paraId="5721072C" w14:textId="3C9FD01D" w:rsidR="00CB6E77" w:rsidRPr="00767240" w:rsidRDefault="00CB6E77" w:rsidP="00A350C1"/>
    <w:p w14:paraId="580D9CF8" w14:textId="54C39BA7" w:rsidR="00CB6E77" w:rsidRPr="00767240" w:rsidRDefault="002140CF" w:rsidP="00A217B2">
      <w:r w:rsidRPr="002140CF">
        <w:t>Multi-agent reinforcement learning can simulate the behavior strategies of multiple agents in dynamic and variable environments.</w:t>
      </w:r>
      <w:r>
        <w:t xml:space="preserve"> </w:t>
      </w:r>
      <w:r w:rsidRPr="002140CF">
        <w:t>At present, many studies have found that multi-agent reinforcement learning can simulate how groups form cooperation, so as to obtain the optimal solution in various social dilemmas.</w:t>
      </w:r>
      <w:r>
        <w:t xml:space="preserve"> </w:t>
      </w:r>
      <w:r w:rsidRPr="002140CF">
        <w:t>These models often use internal rewards to make intelligent bodies rational strategies for the group.</w:t>
      </w:r>
      <w:r>
        <w:t xml:space="preserve"> </w:t>
      </w:r>
      <w:r w:rsidR="00F41606" w:rsidRPr="00F41606">
        <w:t>Intrinsic rewards include aversion to inequality</w:t>
      </w:r>
      <w:r w:rsidR="00F41606">
        <w:t xml:space="preserve"> </w:t>
      </w:r>
      <w:r w:rsidR="00F41606">
        <w:fldChar w:fldCharType="begin"/>
      </w:r>
      <w:r w:rsidR="00F41606">
        <w:instrText xml:space="preserve"> ADDIN EN.CITE &lt;EndNote&gt;&lt;Cite&gt;&lt;Author&gt;Engelmann&lt;/Author&gt;&lt;Year&gt;2004&lt;/Year&gt;&lt;RecNum&gt;23&lt;/RecNum&gt;&lt;DisplayText&gt;[2]&lt;/DisplayText&gt;&lt;record&gt;&lt;rec-number&gt;23&lt;/rec-number&gt;&lt;foreign-keys&gt;&lt;key app="EN" db-id="spa92zax4f9exlez50t5adxd22zxvwaafwtr" timestamp="1624869495"&gt;23&lt;/key&gt;&lt;/foreign-keys&gt;&lt;ref-type name="Journal Article"&gt;17&lt;/ref-type&gt;&lt;contributors&gt;&lt;authors&gt;&lt;author&gt;Engelmann, Dirk&lt;/author&gt;&lt;author&gt;Strobel, Martin&lt;/author&gt;&lt;/authors&gt;&lt;/contributors&gt;&lt;titles&gt;&lt;title&gt;Inequality aversion, efficiency, and maximin preferences in simple distribution experiments&lt;/title&gt;&lt;secondary-title&gt;American economic review&lt;/secondary-title&gt;&lt;/titles&gt;&lt;periodical&gt;&lt;full-title&gt;American economic review&lt;/full-title&gt;&lt;/periodical&gt;&lt;pages&gt;857-869&lt;/pages&gt;&lt;volume&gt;94&lt;/volume&gt;&lt;number&gt;4&lt;/number&gt;&lt;dates&gt;&lt;year&gt;2004&lt;/year&gt;&lt;/dates&gt;&lt;isbn&gt;0002-8282&lt;/isbn&gt;&lt;urls&gt;&lt;/urls&gt;&lt;/record&gt;&lt;/Cite&gt;&lt;/EndNote&gt;</w:instrText>
      </w:r>
      <w:r w:rsidR="00F41606">
        <w:fldChar w:fldCharType="separate"/>
      </w:r>
      <w:r w:rsidR="00F41606">
        <w:rPr>
          <w:noProof/>
        </w:rPr>
        <w:t>[2]</w:t>
      </w:r>
      <w:r w:rsidR="00F41606">
        <w:fldChar w:fldCharType="end"/>
      </w:r>
      <w:r w:rsidR="00F41606" w:rsidRPr="00F41606">
        <w:t>, prosociality</w:t>
      </w:r>
      <w:r w:rsidR="00F41606">
        <w:t xml:space="preserve"> </w:t>
      </w:r>
      <w:r w:rsidR="00F41606">
        <w:fldChar w:fldCharType="begin"/>
      </w:r>
      <w:r w:rsidR="00F41606">
        <w:instrText xml:space="preserve"> ADDIN EN.CITE &lt;EndNote&gt;&lt;Cite&gt;&lt;Author&gt;Peysakhovich&lt;/Author&gt;&lt;Year&gt;2017&lt;/Year&gt;&lt;RecNum&gt;24&lt;/RecNum&gt;&lt;DisplayText&gt;[3]&lt;/DisplayText&gt;&lt;record&gt;&lt;rec-number&gt;24&lt;/rec-number&gt;&lt;foreign-keys&gt;&lt;key app="EN" db-id="spa92zax4f9exlez50t5adxd22zxvwaafwtr" timestamp="1624877331"&gt;24&lt;/key&gt;&lt;/foreign-keys&gt;&lt;ref-type name="Journal Article"&gt;17&lt;/ref-type&gt;&lt;contributors&gt;&lt;authors&gt;&lt;author&gt;Peysakhovich, Alexander&lt;/author&gt;&lt;author&gt;Lerer, Adam&lt;/author&gt;&lt;/authors&gt;&lt;/contributors&gt;&lt;titles&gt;&lt;title&gt;Prosocial learning agents solve generalized stag hunts better than selfish ones&lt;/title&gt;&lt;secondary-title&gt;arXiv preprint arXiv:1709.02865&lt;/secondary-title&gt;&lt;/titles&gt;&lt;periodical&gt;&lt;full-title&gt;arXiv preprint arXiv:1709.02865&lt;/full-title&gt;&lt;/periodical&gt;&lt;dates&gt;&lt;year&gt;2017&lt;/year&gt;&lt;/dates&gt;&lt;urls&gt;&lt;/urls&gt;&lt;/record&gt;&lt;/Cite&gt;&lt;/EndNote&gt;</w:instrText>
      </w:r>
      <w:r w:rsidR="00F41606">
        <w:fldChar w:fldCharType="separate"/>
      </w:r>
      <w:r w:rsidR="00F41606">
        <w:rPr>
          <w:noProof/>
        </w:rPr>
        <w:t>[3]</w:t>
      </w:r>
      <w:r w:rsidR="00F41606">
        <w:fldChar w:fldCharType="end"/>
      </w:r>
      <w:r w:rsidR="00F41606" w:rsidRPr="00F41606">
        <w:t>, and reputation</w:t>
      </w:r>
      <w:r w:rsidR="00F41606">
        <w:t xml:space="preserve"> </w:t>
      </w:r>
      <w:r w:rsidR="00F41606">
        <w:fldChar w:fldCharType="begin"/>
      </w:r>
      <w:r w:rsidR="00F41606">
        <w:instrText xml:space="preserve"> ADDIN EN.CITE &lt;EndNote&gt;&lt;Cite&gt;&lt;Author&gt;Cuesta&lt;/Author&gt;&lt;Year&gt;2015&lt;/Year&gt;&lt;RecNum&gt;25&lt;/RecNum&gt;&lt;DisplayText&gt;[4]&lt;/DisplayText&gt;&lt;record&gt;&lt;rec-number&gt;25&lt;/rec-number&gt;&lt;foreign-keys&gt;&lt;key app="EN" db-id="spa92zax4f9exlez50t5adxd22zxvwaafwtr" timestamp="1624877518"&gt;25&lt;/key&gt;&lt;/foreign-keys&gt;&lt;ref-type name="Journal Article"&gt;17&lt;/ref-type&gt;&lt;contributors&gt;&lt;authors&gt;&lt;author&gt;Cuesta, Jose A&lt;/author&gt;&lt;author&gt;Gracia-Lázaro, Carlos&lt;/author&gt;&lt;author&gt;Ferrer, Alfredo&lt;/author&gt;&lt;author&gt;Moreno, Yamir&lt;/author&gt;&lt;author&gt;Sánchez, Angel&lt;/author&gt;&lt;/authors&gt;&lt;/contributors&gt;&lt;titles&gt;&lt;title&gt;Reputation drives cooperative behaviour and network formation in human groups&lt;/title&gt;&lt;secondary-title&gt;Scientific reports&lt;/secondary-title&gt;&lt;/titles&gt;&lt;periodical&gt;&lt;full-title&gt;Scientific reports&lt;/full-title&gt;&lt;/periodical&gt;&lt;pages&gt;1-6&lt;/pages&gt;&lt;volume&gt;5&lt;/volume&gt;&lt;number&gt;1&lt;/number&gt;&lt;dates&gt;&lt;year&gt;2015&lt;/year&gt;&lt;/dates&gt;&lt;isbn&gt;2045-2322&lt;/isbn&gt;&lt;urls&gt;&lt;/urls&gt;&lt;/record&gt;&lt;/Cite&gt;&lt;/EndNote&gt;</w:instrText>
      </w:r>
      <w:r w:rsidR="00F41606">
        <w:fldChar w:fldCharType="separate"/>
      </w:r>
      <w:r w:rsidR="00F41606">
        <w:rPr>
          <w:noProof/>
        </w:rPr>
        <w:t>[4]</w:t>
      </w:r>
      <w:r w:rsidR="00F41606">
        <w:fldChar w:fldCharType="end"/>
      </w:r>
      <w:r w:rsidR="00F41606">
        <w:t xml:space="preserve">. </w:t>
      </w:r>
      <w:r w:rsidR="00F41606" w:rsidRPr="00F41606">
        <w:t>These internal rewards discourage agents from adopting strategies that are detrimental to the group's overall benefits.</w:t>
      </w:r>
      <w:r w:rsidR="00F41606">
        <w:t xml:space="preserve"> </w:t>
      </w:r>
      <w:r w:rsidR="005770A6" w:rsidRPr="005770A6">
        <w:t xml:space="preserve">For example, an agent abhors inequality, </w:t>
      </w:r>
      <w:r w:rsidR="005770A6" w:rsidRPr="005770A6">
        <w:lastRenderedPageBreak/>
        <w:t xml:space="preserve">and when it finds that its own benefits are far greater than those of other agents, it discourages </w:t>
      </w:r>
      <w:r w:rsidR="004239F4" w:rsidRPr="004239F4">
        <w:t>itself</w:t>
      </w:r>
      <w:r w:rsidR="005355E2">
        <w:t xml:space="preserve"> </w:t>
      </w:r>
      <w:r w:rsidR="005770A6" w:rsidRPr="005770A6">
        <w:t>from pursuing a strategy that maximizes its individual benefits.</w:t>
      </w:r>
      <w:r w:rsidR="004239F4">
        <w:t xml:space="preserve"> </w:t>
      </w:r>
      <w:r w:rsidR="00427E90" w:rsidRPr="00427E90">
        <w:t>In order to form internal rewards, these models all assume that an individual in a group can directly obtain information from other peers, thus forming an individual's prosocial attributes.</w:t>
      </w:r>
      <w:r w:rsidR="00427E90">
        <w:t xml:space="preserve"> </w:t>
      </w:r>
      <w:r w:rsidR="00427E90" w:rsidRPr="00427E90">
        <w:t>However, it is difficult to provide a reasonable explanation for the formation of cooperation mechanisms in groups that can only indirectly obtain information from a small number of partners, such as fish and ants.</w:t>
      </w:r>
    </w:p>
    <w:p w14:paraId="39FAFDD1" w14:textId="6CE81EF4" w:rsidR="00CE4EEC" w:rsidRPr="00767240" w:rsidRDefault="00CE4EEC" w:rsidP="00A217B2"/>
    <w:p w14:paraId="1FF87A4B" w14:textId="0348ECF3" w:rsidR="00CE4EEC" w:rsidRPr="009A01EA" w:rsidRDefault="00EE5C30" w:rsidP="00A217B2">
      <w:pPr>
        <w:rPr>
          <w:rFonts w:hint="eastAsia"/>
        </w:rPr>
      </w:pPr>
      <w:r w:rsidRPr="00EE5C30">
        <w:t>Based on Ericcharnov's marginal value theory, this study proposes that agents can simply adjust the learning rate to balance exploration and exploitation, so as to form cooperation in intertemporary social hardship tasks, thus obtaining higher total group benefits.</w:t>
      </w:r>
      <w:r w:rsidR="00224CBC">
        <w:t xml:space="preserve"> </w:t>
      </w:r>
      <w:r w:rsidR="00224CBC" w:rsidRPr="00224CBC">
        <w:t xml:space="preserve">In the reinforcement learning model, </w:t>
      </w:r>
      <w:r w:rsidR="00224CBC">
        <w:t>e</w:t>
      </w:r>
      <w:r w:rsidR="00224CBC" w:rsidRPr="00224CBC">
        <w:t xml:space="preserve">xploration is represented by agents choosing the actions that currently fail to obtain the optimal reward in order to avoid the local optimal solution, while </w:t>
      </w:r>
      <w:r w:rsidR="00224CBC">
        <w:t>e</w:t>
      </w:r>
      <w:r w:rsidR="00224CBC" w:rsidRPr="00224CBC">
        <w:t>xploitation refers to agents selecting the actions that currently receive the optimal reward.</w:t>
      </w:r>
      <w:r w:rsidR="00224CBC">
        <w:t xml:space="preserve"> </w:t>
      </w:r>
      <w:r w:rsidR="009A01EA" w:rsidRPr="009A01EA">
        <w:t>In order to make a trade-off between exploration and exploitation, we proposed a learning rate defined by the difference between an individual's cumulative return and the target return based on deep Q learning</w:t>
      </w:r>
      <w:r w:rsidR="009A01EA">
        <w:t xml:space="preserve">. </w:t>
      </w:r>
      <w:r w:rsidR="009A01EA" w:rsidRPr="009A01EA">
        <w:t>This learning rate can adjust the strategies of agents by switching between exploration and exploitation according to the environmental benefits, so as to form an individual strategy with relatively better overall benefits for the group.</w:t>
      </w:r>
    </w:p>
    <w:p w14:paraId="56EEE328" w14:textId="52D77664" w:rsidR="005D4F67" w:rsidRPr="00767240" w:rsidRDefault="005D4F67" w:rsidP="00A350C1"/>
    <w:p w14:paraId="4A864838" w14:textId="01BEDAE1" w:rsidR="00E22876" w:rsidRPr="00812EE9" w:rsidRDefault="00E22876" w:rsidP="00894B7E">
      <w:pPr>
        <w:pStyle w:val="2"/>
        <w:rPr>
          <w:rFonts w:ascii="Times New Roman" w:hAnsi="Times New Roman"/>
        </w:rPr>
      </w:pPr>
      <w:r w:rsidRPr="00812EE9">
        <w:rPr>
          <w:rFonts w:ascii="Times New Roman" w:hAnsi="Times New Roman"/>
        </w:rPr>
        <w:t xml:space="preserve">2 </w:t>
      </w:r>
      <w:r w:rsidR="0073281C" w:rsidRPr="0073281C">
        <w:rPr>
          <w:rFonts w:ascii="Times New Roman" w:hAnsi="Times New Roman"/>
        </w:rPr>
        <w:t>Related research</w:t>
      </w:r>
    </w:p>
    <w:p w14:paraId="445B2D63" w14:textId="6EDB75D0" w:rsidR="006D5317" w:rsidRPr="00767240" w:rsidRDefault="003D35BB" w:rsidP="007F0570">
      <w:r w:rsidRPr="003D35BB">
        <w:t>In the face of social dilemmas, how agents gradually form cooperative behavior has always been an important research problem in social science, economics and psychology.</w:t>
      </w:r>
      <w:r>
        <w:t xml:space="preserve"> </w:t>
      </w:r>
      <w:r w:rsidRPr="003D35BB">
        <w:t>By constructing a strategy game in which two participants interact, Komorita and Parks</w:t>
      </w:r>
      <w:r>
        <w:t xml:space="preserve"> </w:t>
      </w:r>
      <w:r>
        <w:fldChar w:fldCharType="begin"/>
      </w:r>
      <w:r>
        <w:instrText xml:space="preserve"> ADDIN EN.CITE &lt;EndNote&gt;&lt;Cite&gt;&lt;Author&gt;Komorita&lt;/Author&gt;&lt;Year&gt;1995&lt;/Year&gt;&lt;RecNum&gt;1&lt;/RecNum&gt;&lt;DisplayText&gt;[5]&lt;/DisplayText&gt;&lt;record&gt;&lt;rec-number&gt;1&lt;/rec-number&gt;&lt;foreign-keys&gt;&lt;key app="EN" db-id="spa92zax4f9exlez50t5adxd22zxvwaafwtr" timestamp="1624602837"&gt;1&lt;/key&gt;&lt;/foreign-keys&gt;&lt;ref-type name="Journal Article"&gt;17&lt;/ref-type&gt;&lt;contributors&gt;&lt;authors&gt;&lt;author&gt;Komorita&lt;/author&gt;&lt;author&gt;Samuel&lt;/author&gt;&lt;author&gt;S.&lt;/author&gt;&lt;author&gt;Parks&lt;/author&gt;&lt;author&gt;Craig&lt;/author&gt;&lt;author&gt;D.&lt;/author&gt;&lt;/authors&gt;&lt;/contributors&gt;&lt;titles&gt;&lt;title&gt;Interpersonal relations: Mixed-motive interaction&lt;/title&gt;&lt;secondary-title&gt;Annual Review of Psychology&lt;/secondary-title&gt;&lt;/titles&gt;&lt;periodical&gt;&lt;full-title&gt;Annual Review of Psychology&lt;/full-title&gt;&lt;/periodical&gt;&lt;dates&gt;&lt;year&gt;1995&lt;/year&gt;&lt;/dates&gt;&lt;urls&gt;&lt;/urls&gt;&lt;/record&gt;&lt;/Cite&gt;&lt;/EndNote&gt;</w:instrText>
      </w:r>
      <w:r>
        <w:fldChar w:fldCharType="separate"/>
      </w:r>
      <w:r>
        <w:rPr>
          <w:noProof/>
        </w:rPr>
        <w:t>[5]</w:t>
      </w:r>
      <w:r>
        <w:fldChar w:fldCharType="end"/>
      </w:r>
      <w:r w:rsidRPr="003D35BB">
        <w:t xml:space="preserve"> et al. (1995) found that by setting the benefits of two strategies of "worry" and "greed", the cooperative behavior of two participants can be formed.</w:t>
      </w:r>
      <w:r>
        <w:t xml:space="preserve"> </w:t>
      </w:r>
      <w:r w:rsidRPr="003D35BB">
        <w:t>Evolutionary dynamics models have found that cooperation is promoted by a tit-for - tat strategy (Axelrod</w:t>
      </w:r>
      <w:r>
        <w:t xml:space="preserve"> </w:t>
      </w:r>
      <w:r w:rsidRPr="003D35BB">
        <w:t>1984</w:t>
      </w:r>
      <w:r>
        <w:t xml:space="preserve"> </w:t>
      </w:r>
      <w:r>
        <w:fldChar w:fldCharType="begin"/>
      </w:r>
      <w:r>
        <w:instrText xml:space="preserve"> ADDIN EN.CITE &lt;EndNote&gt;&lt;Cite&gt;&lt;Author&gt;Axelrod&lt;/Author&gt;&lt;Year&gt;1981&lt;/Year&gt;&lt;RecNum&gt;2&lt;/RecNum&gt;&lt;DisplayText&gt;[6]&lt;/DisplayText&gt;&lt;record&gt;&lt;rec-number&gt;2&lt;/rec-number&gt;&lt;foreign-keys&gt;&lt;key app="EN" db-id="spa92zax4f9exlez50t5adxd22zxvwaafwtr" timestamp="1624603433"&gt;2&lt;/key&gt;&lt;/foreign-keys&gt;&lt;ref-type name="Journal Article"&gt;17&lt;/ref-type&gt;&lt;contributors&gt;&lt;authors&gt;&lt;author&gt;Axelrod, R.&lt;/author&gt;&lt;author&gt;Hamilton, W. D.&lt;/author&gt;&lt;/authors&gt;&lt;/contributors&gt;&lt;titles&gt;&lt;title&gt;The evolution of cooperation&lt;/title&gt;&lt;secondary-title&gt;Quarterly Review of Biology&lt;/secondary-title&gt;&lt;/titles&gt;&lt;periodical&gt;&lt;full-title&gt;Quarterly Review of Biology&lt;/full-title&gt;&lt;/periodical&gt;&lt;pages&gt;135-160&lt;/pages&gt;&lt;volume&gt;79&lt;/volume&gt;&lt;number&gt;2&lt;/number&gt;&lt;dates&gt;&lt;year&gt;1981&lt;/year&gt;&lt;/dates&gt;&lt;urls&gt;&lt;/urls&gt;&lt;/record&gt;&lt;/Cite&gt;&lt;/EndNote&gt;</w:instrText>
      </w:r>
      <w:r>
        <w:fldChar w:fldCharType="separate"/>
      </w:r>
      <w:r>
        <w:rPr>
          <w:noProof/>
        </w:rPr>
        <w:t>[6]</w:t>
      </w:r>
      <w:r>
        <w:fldChar w:fldCharType="end"/>
      </w:r>
      <w:r w:rsidRPr="003D35BB">
        <w:t>), by cooperating with those who directly help one (Nowak</w:t>
      </w:r>
      <w:r>
        <w:t xml:space="preserve"> </w:t>
      </w:r>
      <w:r w:rsidRPr="003D35BB">
        <w:t>2006</w:t>
      </w:r>
      <w:r>
        <w:t xml:space="preserve"> </w:t>
      </w:r>
      <w:r>
        <w:fldChar w:fldCharType="begin"/>
      </w:r>
      <w:r>
        <w:instrText xml:space="preserve"> ADDIN EN.CITE &lt;EndNote&gt;&lt;Cite&gt;&lt;Author&gt;Nowak&lt;/Author&gt;&lt;Year&gt;2006&lt;/Year&gt;&lt;RecNum&gt;3&lt;/RecNum&gt;&lt;DisplayText&gt;[7]&lt;/DisplayText&gt;&lt;record&gt;&lt;rec-number&gt;3&lt;/rec-number&gt;&lt;foreign-keys&gt;&lt;key app="EN" db-id="spa92zax4f9exlez50t5adxd22zxvwaafwtr" timestamp="1624603486"&gt;3&lt;/key&gt;&lt;/foreign-keys&gt;&lt;ref-type name="Journal Article"&gt;17&lt;/ref-type&gt;&lt;contributors&gt;&lt;authors&gt;&lt;author&gt;Nowak, Ma&lt;/author&gt;&lt;/authors&gt;&lt;/contributors&gt;&lt;titles&gt;&lt;title&gt;Five Rules for the Evolution of Cooperation&lt;/title&gt;&lt;secondary-title&gt;Science&lt;/secondary-title&gt;&lt;/titles&gt;&lt;periodical&gt;&lt;full-title&gt;Science&lt;/full-title&gt;&lt;/periodical&gt;&lt;pages&gt;1560-1563&lt;/pages&gt;&lt;volume&gt;314&lt;/volume&gt;&lt;number&gt;5805&lt;/number&gt;&lt;dates&gt;&lt;year&gt;2006&lt;/year&gt;&lt;/dates&gt;&lt;urls&gt;&lt;/urls&gt;&lt;/record&gt;&lt;/Cite&gt;&lt;/EndNote&gt;</w:instrText>
      </w:r>
      <w:r>
        <w:fldChar w:fldCharType="separate"/>
      </w:r>
      <w:r>
        <w:rPr>
          <w:noProof/>
        </w:rPr>
        <w:t>[7]</w:t>
      </w:r>
      <w:r>
        <w:fldChar w:fldCharType="end"/>
      </w:r>
      <w:r w:rsidRPr="003D35BB">
        <w:t>), or by punishing others in order to obtain sufficient rewards (Fehr and Gachter</w:t>
      </w:r>
      <w:r>
        <w:t xml:space="preserve"> </w:t>
      </w:r>
      <w:r w:rsidRPr="003D35BB">
        <w:t>2002</w:t>
      </w:r>
      <w:r>
        <w:t xml:space="preserve"> </w:t>
      </w:r>
      <w:r>
        <w:fldChar w:fldCharType="begin"/>
      </w:r>
      <w:r>
        <w:instrText xml:space="preserve"> ADDIN EN.CITE &lt;EndNote&gt;&lt;Cite&gt;&lt;Author&gt;Gaechter&lt;/Author&gt;&lt;Year&gt;1997&lt;/Year&gt;&lt;RecNum&gt;4&lt;/RecNum&gt;&lt;DisplayText&gt;[8]&lt;/DisplayText&gt;&lt;record&gt;&lt;rec-number&gt;4&lt;/rec-number&gt;&lt;foreign-keys&gt;&lt;key app="EN" db-id="spa92zax4f9exlez50t5adxd22zxvwaafwtr" timestamp="1624603615"&gt;4&lt;/key&gt;&lt;/foreign-keys&gt;&lt;ref-type name="Journal Article"&gt;17&lt;/ref-type&gt;&lt;contributors&gt;&lt;authors&gt;&lt;author&gt;Gaechter, S.&lt;/author&gt;&lt;author&gt;Fehr, E.&lt;/author&gt;&lt;/authors&gt;&lt;/contributors&gt;&lt;titles&gt;&lt;title&gt;Altruistic Punishment in Humans&lt;/title&gt;&lt;secondary-title&gt;Nature&lt;/secondary-title&gt;&lt;/titles&gt;&lt;periodical&gt;&lt;full-title&gt;Nature&lt;/full-title&gt;&lt;/periodical&gt;&lt;dates&gt;&lt;year&gt;1997&lt;/year&gt;&lt;/dates&gt;&lt;urls&gt;&lt;/urls&gt;&lt;/record&gt;&lt;/Cite&gt;&lt;/EndNote&gt;</w:instrText>
      </w:r>
      <w:r>
        <w:fldChar w:fldCharType="separate"/>
      </w:r>
      <w:r>
        <w:rPr>
          <w:noProof/>
        </w:rPr>
        <w:t>[8]</w:t>
      </w:r>
      <w:r>
        <w:fldChar w:fldCharType="end"/>
      </w:r>
      <w:r w:rsidRPr="003D35BB">
        <w:t>).</w:t>
      </w:r>
      <w:r>
        <w:t xml:space="preserve"> </w:t>
      </w:r>
      <w:r w:rsidRPr="003D35BB">
        <w:t>Although the above studies have given the possible factors of forming group cooperation, they have not given the specific strategies of individuals.</w:t>
      </w:r>
    </w:p>
    <w:p w14:paraId="4F9DD16D" w14:textId="35BB732C" w:rsidR="00967E60" w:rsidRPr="00767240" w:rsidRDefault="00967E60" w:rsidP="007F0570"/>
    <w:p w14:paraId="3F412B56" w14:textId="3030A943" w:rsidR="00771EAE" w:rsidRPr="00767240" w:rsidRDefault="00560474" w:rsidP="007F0570">
      <w:r w:rsidRPr="00560474">
        <w:t xml:space="preserve">With the remarkable achievements of reinforcement learning in solving games such as Go </w:t>
      </w:r>
      <w:r>
        <w:fldChar w:fldCharType="begin"/>
      </w:r>
      <w:r>
        <w:instrText xml:space="preserve"> ADDIN EN.CITE &lt;EndNote&gt;&lt;Cite&gt;&lt;Author&gt;Silver&lt;/Author&gt;&lt;Year&gt;2017&lt;/Year&gt;&lt;RecNum&gt;26&lt;/RecNum&gt;&lt;DisplayText&gt;[9]&lt;/DisplayText&gt;&lt;record&gt;&lt;rec-number&gt;26&lt;/rec-number&gt;&lt;foreign-keys&gt;&lt;key app="EN" db-id="spa92zax4f9exlez50t5adxd22zxvwaafwtr" timestamp="1624879419"&gt;26&lt;/key&gt;&lt;/foreign-keys&gt;&lt;ref-type name="Journal Article"&gt;17&lt;/ref-type&gt;&lt;contributors&gt;&lt;authors&gt;&lt;author&gt;Silver, David&lt;/author&gt;&lt;author&gt;Schrittwieser, Julian&lt;/author&gt;&lt;author&gt;Simonyan, Karen&lt;/author&gt;&lt;author&gt;Antonoglou, Ioannis&lt;/author&gt;&lt;author&gt;Huang, Aja&lt;/author&gt;&lt;author&gt;Guez, Arthur&lt;/author&gt;&lt;author&gt;Hubert, Thomas&lt;/author&gt;&lt;author&gt;Baker, Lucas&lt;/author&gt;&lt;author&gt;Lai, Matthew&lt;/author&gt;&lt;author&gt;Bolton, Adrian&lt;/author&gt;&lt;/authors&gt;&lt;/contributors&gt;&lt;titles&gt;&lt;title&gt;Mastering the game of go without human knowledge&lt;/title&gt;&lt;secondary-title&gt;nature&lt;/secondary-title&gt;&lt;/titles&gt;&lt;periodical&gt;&lt;full-title&gt;Nature&lt;/full-title&gt;&lt;/periodical&gt;&lt;pages&gt;354-359&lt;/pages&gt;&lt;volume&gt;550&lt;/volume&gt;&lt;number&gt;7676&lt;/number&gt;&lt;dates&gt;&lt;year&gt;2017&lt;/year&gt;&lt;/dates&gt;&lt;isbn&gt;1476-4687&lt;/isbn&gt;&lt;urls&gt;&lt;/urls&gt;&lt;/record&gt;&lt;/Cite&gt;&lt;/EndNote&gt;</w:instrText>
      </w:r>
      <w:r>
        <w:fldChar w:fldCharType="separate"/>
      </w:r>
      <w:r>
        <w:rPr>
          <w:noProof/>
        </w:rPr>
        <w:t>[9]</w:t>
      </w:r>
      <w:r>
        <w:fldChar w:fldCharType="end"/>
      </w:r>
      <w:r w:rsidRPr="00560474">
        <w:t xml:space="preserve"> and multi-agent cooperative games </w:t>
      </w:r>
      <w:r>
        <w:fldChar w:fldCharType="begin"/>
      </w:r>
      <w:r>
        <w:instrText xml:space="preserve"> ADDIN EN.CITE &lt;EndNote&gt;&lt;Cite&gt;&lt;Author&gt;Jaques&lt;/Author&gt;&lt;Year&gt;2019&lt;/Year&gt;&lt;RecNum&gt;27&lt;/RecNum&gt;&lt;DisplayText&gt;[10, 11]&lt;/DisplayText&gt;&lt;record&gt;&lt;rec-number&gt;27&lt;/rec-number&gt;&lt;foreign-keys&gt;&lt;key app="EN" db-id="spa92zax4f9exlez50t5adxd22zxvwaafwtr" timestamp="1624879883"&gt;27&lt;/key&gt;&lt;/foreign-keys&gt;&lt;ref-type name="Conference Proceedings"&gt;10&lt;/ref-type&gt;&lt;contributors&gt;&lt;authors&gt;&lt;author&gt;Jaques, Natasha&lt;/author&gt;&lt;author&gt;Lazaridou, Angeliki&lt;/author&gt;&lt;author&gt;Hughes, Edward&lt;/author&gt;&lt;author&gt;Gulcehre, Caglar&lt;/author&gt;&lt;author&gt;Ortega, Pedro&lt;/author&gt;&lt;author&gt;Strouse, DJ&lt;/author&gt;&lt;author&gt;Leibo, Joel Z&lt;/author&gt;&lt;author&gt;De Freitas, Nando&lt;/author&gt;&lt;/authors&gt;&lt;/contributors&gt;&lt;titles&gt;&lt;title&gt;Social influence as intrinsic motivation for multi-agent deep reinforcement learning&lt;/title&gt;&lt;secondary-title&gt;International Conference on Machine Learning&lt;/secondary-title&gt;&lt;/titles&gt;&lt;pages&gt;3040-3049&lt;/pages&gt;&lt;dates&gt;&lt;year&gt;2019&lt;/year&gt;&lt;/dates&gt;&lt;publisher&gt;PMLR&lt;/publisher&gt;&lt;isbn&gt;2640-3498&lt;/isbn&gt;&lt;urls&gt;&lt;/urls&gt;&lt;/record&gt;&lt;/Cite&gt;&lt;Cite&gt;&lt;Author&gt;Du&lt;/Author&gt;&lt;Year&gt;2019&lt;/Year&gt;&lt;RecNum&gt;28&lt;/RecNum&gt;&lt;record&gt;&lt;rec-number&gt;28&lt;/rec-number&gt;&lt;foreign-keys&gt;&lt;key app="EN" db-id="spa92zax4f9exlez50t5adxd22zxvwaafwtr" timestamp="1624879928"&gt;28&lt;/key&gt;&lt;/foreign-keys&gt;&lt;ref-type name="Journal Article"&gt;17&lt;/ref-type&gt;&lt;contributors&gt;&lt;authors&gt;&lt;author&gt;Du, Yali&lt;/author&gt;&lt;author&gt;Han, Lei&lt;/author&gt;&lt;author&gt;Fang, Meng&lt;/author&gt;&lt;author&gt;Liu, Ji&lt;/author&gt;&lt;author&gt;Dai, Tianhong&lt;/author&gt;&lt;author&gt;Tao, Dacheng&lt;/author&gt;&lt;/authors&gt;&lt;/contributors&gt;&lt;titles&gt;&lt;title&gt;Liir: Learning individual intrinsic reward in multi-agent reinforcement learning&lt;/title&gt;&lt;secondary-title&gt;Advances in Neural Information Processing Systems&lt;/secondary-title&gt;&lt;/titles&gt;&lt;periodical&gt;&lt;full-title&gt;Advances in Neural Information Processing Systems&lt;/full-title&gt;&lt;/periodical&gt;&lt;pages&gt;4403-4414&lt;/pages&gt;&lt;volume&gt;32&lt;/volume&gt;&lt;dates&gt;&lt;year&gt;2019&lt;/year&gt;&lt;/dates&gt;&lt;urls&gt;&lt;/urls&gt;&lt;/record&gt;&lt;/Cite&gt;&lt;/EndNote&gt;</w:instrText>
      </w:r>
      <w:r>
        <w:fldChar w:fldCharType="separate"/>
      </w:r>
      <w:r>
        <w:rPr>
          <w:noProof/>
        </w:rPr>
        <w:t>[10, 11]</w:t>
      </w:r>
      <w:r>
        <w:fldChar w:fldCharType="end"/>
      </w:r>
      <w:r w:rsidRPr="00560474">
        <w:t xml:space="preserve">, many researchers have begun to use the multi-agent reinforcement learning model to study the mechanism of how groups form cooperation </w:t>
      </w:r>
      <w:r>
        <w:fldChar w:fldCharType="begin"/>
      </w:r>
      <w:r>
        <w:instrText xml:space="preserve"> ADDIN EN.CITE &lt;EndNote&gt;&lt;Cite&gt;&lt;Author&gt;Hughes&lt;/Author&gt;&lt;Year&gt;2018&lt;/Year&gt;&lt;RecNum&gt;8&lt;/RecNum&gt;&lt;DisplayText&gt;[12, 13]&lt;/DisplayText&gt;&lt;record&gt;&lt;rec-number&gt;8&lt;/rec-number&gt;&lt;foreign-keys&gt;&lt;key app="EN" db-id="spa92zax4f9exlez50t5adxd22zxvwaafwtr" timestamp="1624604199"&gt;8&lt;/key&gt;&lt;/foreign-keys&gt;&lt;ref-type name="Conference Proceedings"&gt;10&lt;/ref-type&gt;&lt;contributors&gt;&lt;authors&gt;&lt;author&gt;Hughes, E.&lt;/author&gt;&lt;author&gt;Leibo, J. Z.&lt;/author&gt;&lt;author&gt;Phillips, M.&lt;/author&gt;&lt;author&gt;Tuyls, K.&lt;/author&gt;&lt;author&gt;G Ra Epel, T.&lt;/author&gt;&lt;/authors&gt;&lt;/contributors&gt;&lt;titles&gt;&lt;title&gt;Inequity aversion improves cooperation in intertemporal social dilemmas&lt;/title&gt;&lt;secondary-title&gt;The 32nd Conference on Neural Information Processing Systems (NIPS)&lt;/secondary-title&gt;&lt;/titles&gt;&lt;dates&gt;&lt;year&gt;2018&lt;/year&gt;&lt;/dates&gt;&lt;urls&gt;&lt;/urls&gt;&lt;/record&gt;&lt;/Cite&gt;&lt;Cite&gt;&lt;Author&gt;Badjatiya&lt;/Author&gt;&lt;Year&gt;2020&lt;/Year&gt;&lt;RecNum&gt;12&lt;/RecNum&gt;&lt;record&gt;&lt;rec-number&gt;12&lt;/rec-number&gt;&lt;foreign-keys&gt;&lt;key app="EN" db-id="spa92zax4f9exlez50t5adxd22zxvwaafwtr" timestamp="1624606393"&gt;12&lt;/key&gt;&lt;/foreign-keys&gt;&lt;ref-type name="Journal Article"&gt;17&lt;/ref-type&gt;&lt;contributors&gt;&lt;authors&gt;&lt;author&gt;Badjatiya, P.&lt;/author&gt;&lt;author&gt;Sarkar, M.&lt;/author&gt;&lt;author&gt;Sinha, A.&lt;/author&gt;&lt;author&gt;Singh, S.&lt;/author&gt;&lt;author&gt;Krishnamurthy, B.&lt;/author&gt;&lt;/authors&gt;&lt;/contributors&gt;&lt;titles&gt;&lt;title&gt;Inducing Cooperation in Multi-Agent Games Through Status-Quo Loss&lt;/title&gt;&lt;/titles&gt;&lt;dates&gt;&lt;year&gt;2020&lt;/year&gt;&lt;/dates&gt;&lt;urls&gt;&lt;/urls&gt;&lt;/record&gt;&lt;/Cite&gt;&lt;/EndNote&gt;</w:instrText>
      </w:r>
      <w:r>
        <w:fldChar w:fldCharType="separate"/>
      </w:r>
      <w:r>
        <w:rPr>
          <w:noProof/>
        </w:rPr>
        <w:t>[12, 13]</w:t>
      </w:r>
      <w:r>
        <w:fldChar w:fldCharType="end"/>
      </w:r>
      <w:r w:rsidRPr="00560474">
        <w:t>.</w:t>
      </w:r>
      <w:r>
        <w:rPr>
          <w:rFonts w:hint="eastAsia"/>
        </w:rPr>
        <w:t xml:space="preserve"> </w:t>
      </w:r>
      <w:r w:rsidRPr="00560474">
        <w:t>By setting the decision task of the agent and the strategy parameters needed by the agent to form cooperation, the model is used to explain the possible strategy parameters of the animal or human when forming cooperation behavior.</w:t>
      </w:r>
      <w:r>
        <w:t xml:space="preserve"> </w:t>
      </w:r>
      <w:r w:rsidRPr="00560474">
        <w:t xml:space="preserve">Sequeira et al. </w:t>
      </w:r>
      <w:r>
        <w:fldChar w:fldCharType="begin"/>
      </w:r>
      <w:r>
        <w:instrText xml:space="preserve"> ADDIN EN.CITE &lt;EndNote&gt;&lt;Cite&gt;&lt;Author&gt;Sequeira&lt;/Author&gt;&lt;Year&gt;2011&lt;/Year&gt;&lt;RecNum&gt;5&lt;/RecNum&gt;&lt;DisplayText&gt;[14]&lt;/DisplayText&gt;&lt;record&gt;&lt;rec-number&gt;5&lt;/rec-number&gt;&lt;foreign-keys&gt;&lt;key app="EN" db-id="spa92zax4f9exlez50t5adxd22zxvwaafwtr" timestamp="1624603849"&gt;5&lt;/key&gt;&lt;/foreign-keys&gt;&lt;ref-type name="Conference Proceedings"&gt;10&lt;/ref-type&gt;&lt;contributors&gt;&lt;authors&gt;&lt;author&gt;Sequeira, P.&lt;/author&gt;&lt;author&gt;Melo, F. S.&lt;/author&gt;&lt;author&gt;Rui, P.&lt;/author&gt;&lt;author&gt;Paiva, A.&lt;/author&gt;&lt;/authors&gt;&lt;/contributors&gt;&lt;titles&gt;&lt;title&gt;Emerging social awareness: Exploring intrinsic motivation in multiagent learning&lt;/title&gt;&lt;secondary-title&gt;Development and Learning (ICDL), 2011 IEEE International Conference on&lt;/secondary-title&gt;&lt;/titles&gt;&lt;dates&gt;&lt;year&gt;2011&lt;/year&gt;&lt;/dates&gt;&lt;urls&gt;&lt;/urls&gt;&lt;/record&gt;&lt;/Cite&gt;&lt;/EndNote&gt;</w:instrText>
      </w:r>
      <w:r>
        <w:fldChar w:fldCharType="separate"/>
      </w:r>
      <w:r>
        <w:rPr>
          <w:noProof/>
        </w:rPr>
        <w:t>[14]</w:t>
      </w:r>
      <w:r>
        <w:fldChar w:fldCharType="end"/>
      </w:r>
      <w:r>
        <w:t xml:space="preserve"> </w:t>
      </w:r>
      <w:r w:rsidRPr="00560474">
        <w:t>proposed that agents form social attributes by exploring intrinsic motivations.</w:t>
      </w:r>
      <w:r>
        <w:t xml:space="preserve"> </w:t>
      </w:r>
      <w:r w:rsidRPr="00560474">
        <w:t xml:space="preserve">Foerster et al. </w:t>
      </w:r>
      <w:r>
        <w:fldChar w:fldCharType="begin"/>
      </w:r>
      <w:r>
        <w:instrText xml:space="preserve"> ADDIN EN.CITE &lt;EndNote&gt;&lt;Cite&gt;&lt;Author&gt;Foerster&lt;/Author&gt;&lt;Year&gt;2017&lt;/Year&gt;&lt;RecNum&gt;6&lt;/RecNum&gt;&lt;DisplayText&gt;[15]&lt;/DisplayText&gt;&lt;record&gt;&lt;rec-number&gt;6&lt;/rec-number&gt;&lt;foreign-keys&gt;&lt;key app="EN" db-id="spa92zax4f9exlez50t5adxd22zxvwaafwtr" timestamp="1624603906"&gt;6&lt;/key&gt;&lt;/foreign-keys&gt;&lt;ref-type name="Journal Article"&gt;17&lt;/ref-type&gt;&lt;contributors&gt;&lt;authors&gt;&lt;author&gt;Foerster, J.&lt;/author&gt;&lt;author&gt;Farquhar, G.&lt;/author&gt;&lt;author&gt;Afouras, T.&lt;/author&gt;&lt;author&gt;Nardelli, N.&lt;/author&gt;&lt;author&gt;Whiteson, S.&lt;/author&gt;&lt;/authors&gt;&lt;/contributors&gt;&lt;titles&gt;&lt;title&gt;Counterfactual Multi-Agent Policy Gradients&lt;/title&gt;&lt;/titles&gt;&lt;dates&gt;&lt;year&gt;2017&lt;/year&gt;&lt;/dates&gt;&lt;urls&gt;&lt;/urls&gt;&lt;/record&gt;&lt;/Cite&gt;&lt;/EndNote&gt;</w:instrText>
      </w:r>
      <w:r>
        <w:fldChar w:fldCharType="separate"/>
      </w:r>
      <w:r>
        <w:rPr>
          <w:noProof/>
        </w:rPr>
        <w:t>[15]</w:t>
      </w:r>
      <w:r>
        <w:fldChar w:fldCharType="end"/>
      </w:r>
      <w:r w:rsidRPr="00560474">
        <w:t xml:space="preserve"> (2017) made agents form cooperation in the multi-round Prisoner's Dilemma game by modeling the learning results of other individuals.</w:t>
      </w:r>
      <w:r>
        <w:rPr>
          <w:rFonts w:hint="eastAsia"/>
        </w:rPr>
        <w:t xml:space="preserve"> </w:t>
      </w:r>
      <w:r w:rsidRPr="00560474">
        <w:t xml:space="preserve">Peysakhovich et al. </w:t>
      </w:r>
      <w:r>
        <w:fldChar w:fldCharType="begin"/>
      </w:r>
      <w:r>
        <w:instrText xml:space="preserve"> ADDIN EN.CITE &lt;EndNote&gt;&lt;Cite&gt;&lt;Author&gt;Peysakhovich&lt;/Author&gt;&lt;Year&gt;2017&lt;/Year&gt;&lt;RecNum&gt;7&lt;/RecNum&gt;&lt;DisplayText&gt;[16]&lt;/DisplayText&gt;&lt;record&gt;&lt;rec-number&gt;7&lt;/rec-number&gt;&lt;foreign-keys&gt;&lt;key app="EN" db-id="spa92zax4f9exlez50t5adxd22zxvwaafwtr" timestamp="1624603956"&gt;7&lt;/key&gt;&lt;/foreign-keys&gt;&lt;ref-type name="Journal Article"&gt;17&lt;/ref-type&gt;&lt;contributors&gt;&lt;authors&gt;&lt;author&gt;Peysakhovich, A.&lt;/author&gt;&lt;author&gt;Lerer, A.&lt;/author&gt;&lt;/authors&gt;&lt;/contributors&gt;&lt;titles&gt;&lt;title&gt;Prosocial learning agents solve generalized Stag Hunts better than selfish ones&lt;/title&gt;&lt;/titles&gt;&lt;dates&gt;&lt;year&gt;2017&lt;/year&gt;&lt;/dates&gt;&lt;urls&gt;&lt;/urls&gt;&lt;/record&gt;&lt;/Cite&gt;&lt;/EndNote&gt;</w:instrText>
      </w:r>
      <w:r>
        <w:fldChar w:fldCharType="separate"/>
      </w:r>
      <w:r>
        <w:rPr>
          <w:noProof/>
        </w:rPr>
        <w:t>[16]</w:t>
      </w:r>
      <w:r>
        <w:fldChar w:fldCharType="end"/>
      </w:r>
      <w:r w:rsidRPr="00560474">
        <w:t xml:space="preserve"> </w:t>
      </w:r>
      <w:r w:rsidRPr="00560474">
        <w:t xml:space="preserve">(2018) found that when agents pay more attention to other individual </w:t>
      </w:r>
      <w:r w:rsidRPr="00560474">
        <w:lastRenderedPageBreak/>
        <w:t>benefits, they can form prosocial strategies in Stag Hunt Games</w:t>
      </w:r>
      <w:r>
        <w:rPr>
          <w:rFonts w:hint="eastAsia"/>
        </w:rPr>
        <w:t>.</w:t>
      </w:r>
      <w:r>
        <w:t xml:space="preserve"> </w:t>
      </w:r>
      <w:r w:rsidRPr="00560474">
        <w:t>Hughes</w:t>
      </w:r>
      <w:r w:rsidRPr="00560474">
        <w:t xml:space="preserve"> </w:t>
      </w:r>
      <w:r>
        <w:fldChar w:fldCharType="begin"/>
      </w:r>
      <w:r>
        <w:instrText xml:space="preserve"> ADDIN EN.CITE &lt;EndNote&gt;&lt;Cite&gt;&lt;Author&gt;Hughes&lt;/Author&gt;&lt;Year&gt;2018&lt;/Year&gt;&lt;RecNum&gt;8&lt;/RecNum&gt;&lt;DisplayText&gt;[12]&lt;/DisplayText&gt;&lt;record&gt;&lt;rec-number&gt;8&lt;/rec-number&gt;&lt;foreign-keys&gt;&lt;key app="EN" db-id="spa92zax4f9exlez50t5adxd22zxvwaafwtr" timestamp="1624604199"&gt;8&lt;/key&gt;&lt;/foreign-keys&gt;&lt;ref-type name="Conference Proceedings"&gt;10&lt;/ref-type&gt;&lt;contributors&gt;&lt;authors&gt;&lt;author&gt;Hughes, E.&lt;/author&gt;&lt;author&gt;Leibo, J. Z.&lt;/author&gt;&lt;author&gt;Phillips, M.&lt;/author&gt;&lt;author&gt;Tuyls, K.&lt;/author&gt;&lt;author&gt;G Ra Epel, T.&lt;/author&gt;&lt;/authors&gt;&lt;/contributors&gt;&lt;titles&gt;&lt;title&gt;Inequity aversion improves cooperation in intertemporal social dilemmas&lt;/title&gt;&lt;secondary-title&gt;The 32nd Conference on Neural Information Processing Systems (NIPS)&lt;/secondary-title&gt;&lt;/titles&gt;&lt;dates&gt;&lt;year&gt;2018&lt;/year&gt;&lt;/dates&gt;&lt;urls&gt;&lt;/urls&gt;&lt;/record&gt;&lt;/Cite&gt;&lt;/EndNote&gt;</w:instrText>
      </w:r>
      <w:r>
        <w:fldChar w:fldCharType="separate"/>
      </w:r>
      <w:r>
        <w:rPr>
          <w:noProof/>
        </w:rPr>
        <w:t>[12]</w:t>
      </w:r>
      <w:r>
        <w:fldChar w:fldCharType="end"/>
      </w:r>
      <w:r w:rsidRPr="00560474">
        <w:t xml:space="preserve"> et al. (2018) integrate the aversion to inequality into the internal reward of the agent, so as to adjust the strategy when its own benefit is much larger than that of other individuals in the group or its own benefit is much smaller than that of other individuals in the group, thus forming cooperation.</w:t>
      </w:r>
      <w:r>
        <w:rPr>
          <w:rFonts w:hint="eastAsia"/>
        </w:rPr>
        <w:t xml:space="preserve"> </w:t>
      </w:r>
      <w:r w:rsidRPr="00560474">
        <w:t>Jaques</w:t>
      </w:r>
      <w:r>
        <w:t xml:space="preserve"> </w:t>
      </w:r>
      <w:r>
        <w:fldChar w:fldCharType="begin"/>
      </w:r>
      <w:r>
        <w:instrText xml:space="preserve"> ADDIN EN.CITE &lt;EndNote&gt;&lt;Cite&gt;&lt;Author&gt;Jaques&lt;/Author&gt;&lt;Year&gt;2018&lt;/Year&gt;&lt;RecNum&gt;9&lt;/RecNum&gt;&lt;DisplayText&gt;[17]&lt;/DisplayText&gt;&lt;record&gt;&lt;rec-number&gt;9&lt;/rec-number&gt;&lt;foreign-keys&gt;&lt;key app="EN" db-id="spa92zax4f9exlez50t5adxd22zxvwaafwtr" timestamp="1624604455"&gt;9&lt;/key&gt;&lt;/foreign-keys&gt;&lt;ref-type name="Journal Article"&gt;17&lt;/ref-type&gt;&lt;contributors&gt;&lt;authors&gt;&lt;author&gt;Jaques, N.&lt;/author&gt;&lt;author&gt;Lazaridou, Angeliki&lt;/author&gt;&lt;author&gt;Hughes, Edward&lt;/author&gt;&lt;author&gt;Gulcehre, Caglar&lt;/author&gt;&lt;author&gt;Ortega, Pedro A&lt;/author&gt;&lt;author&gt;Strouse, Dj&lt;/author&gt;&lt;author&gt;Leibo, Joel Z&lt;/author&gt;&lt;author&gt;De Freitas, Nando&lt;/author&gt;&lt;/authors&gt;&lt;/contributors&gt;&lt;titles&gt;&lt;title&gt;Social Influence as Intrinsic Motivation for Multi-Agent Deep Reinforcement Learning&lt;/title&gt;&lt;/titles&gt;&lt;dates&gt;&lt;year&gt;2018&lt;/year&gt;&lt;/dates&gt;&lt;urls&gt;&lt;/urls&gt;&lt;/record&gt;&lt;/Cite&gt;&lt;/EndNote&gt;</w:instrText>
      </w:r>
      <w:r>
        <w:fldChar w:fldCharType="separate"/>
      </w:r>
      <w:r>
        <w:rPr>
          <w:noProof/>
        </w:rPr>
        <w:t>[17]</w:t>
      </w:r>
      <w:r>
        <w:fldChar w:fldCharType="end"/>
      </w:r>
      <w:r w:rsidRPr="00560474">
        <w:t xml:space="preserve"> et al. (2018) converted the influence of individual actions on the group into internal rewards to form cooperation among agents in social dilemma.</w:t>
      </w:r>
      <w:r>
        <w:rPr>
          <w:rFonts w:hint="eastAsia"/>
        </w:rPr>
        <w:t xml:space="preserve"> </w:t>
      </w:r>
      <w:r w:rsidRPr="00560474">
        <w:t xml:space="preserve">Wang </w:t>
      </w:r>
      <w:r>
        <w:fldChar w:fldCharType="begin"/>
      </w:r>
      <w:r>
        <w:instrText xml:space="preserve"> ADDIN EN.CITE &lt;EndNote&gt;&lt;Cite&gt;&lt;Author&gt;Wang&lt;/Author&gt;&lt;Year&gt;2018&lt;/Year&gt;&lt;RecNum&gt;10&lt;/RecNum&gt;&lt;DisplayText&gt;[18]&lt;/DisplayText&gt;&lt;record&gt;&lt;rec-number&gt;10&lt;/rec-number&gt;&lt;foreign-keys&gt;&lt;key app="EN" db-id="spa92zax4f9exlez50t5adxd22zxvwaafwtr" timestamp="1624604540"&gt;10&lt;/key&gt;&lt;/foreign-keys&gt;&lt;ref-type name="Journal Article"&gt;17&lt;/ref-type&gt;&lt;contributors&gt;&lt;authors&gt;&lt;author&gt;Wang, J. X.&lt;/author&gt;&lt;author&gt;Hughes, E.&lt;/author&gt;&lt;author&gt;Fernando, C.&lt;/author&gt;&lt;author&gt;Czarnecki, W. M.&lt;/author&gt;&lt;author&gt;Leibo, J. Z.&lt;/author&gt;&lt;/authors&gt;&lt;/contributors&gt;&lt;titles&gt;&lt;title&gt;Evolving intrinsic motivations for altruistic behavior&lt;/title&gt;&lt;/titles&gt;&lt;dates&gt;&lt;year&gt;2018&lt;/year&gt;&lt;/dates&gt;&lt;urls&gt;&lt;/urls&gt;&lt;/record&gt;&lt;/Cite&gt;&lt;/EndNote&gt;</w:instrText>
      </w:r>
      <w:r>
        <w:fldChar w:fldCharType="separate"/>
      </w:r>
      <w:r>
        <w:rPr>
          <w:noProof/>
        </w:rPr>
        <w:t>[18]</w:t>
      </w:r>
      <w:r>
        <w:fldChar w:fldCharType="end"/>
      </w:r>
      <w:r>
        <w:t xml:space="preserve"> </w:t>
      </w:r>
      <w:r w:rsidRPr="00560474">
        <w:t>et al. (2019) proposed evolutionary deep reinforcement learning, which defined past and future rewards of other individuals as internal rewards of agents to evolve cooperative strategies.</w:t>
      </w:r>
      <w:r w:rsidR="00E02A8F">
        <w:rPr>
          <w:rFonts w:hint="eastAsia"/>
        </w:rPr>
        <w:t xml:space="preserve"> </w:t>
      </w:r>
      <w:r w:rsidR="00E02A8F" w:rsidRPr="00E02A8F">
        <w:rPr>
          <w:rFonts w:cs="Times New Roman"/>
        </w:rPr>
        <w:t>Khadka et al.</w:t>
      </w:r>
      <w:r w:rsidR="00E02A8F" w:rsidRPr="00E02A8F">
        <w:rPr>
          <w:rFonts w:cs="Times New Roman"/>
        </w:rPr>
        <w:t xml:space="preserve"> </w:t>
      </w:r>
      <w:r w:rsidR="00E02A8F">
        <w:rPr>
          <w:rFonts w:cs="Times New Roman"/>
        </w:rPr>
        <w:fldChar w:fldCharType="begin"/>
      </w:r>
      <w:r w:rsidR="00E02A8F">
        <w:rPr>
          <w:rFonts w:cs="Times New Roman"/>
        </w:rPr>
        <w:instrText xml:space="preserve"> ADDIN EN.CITE &lt;EndNote&gt;&lt;Cite&gt;&lt;Author&gt;Khadka&lt;/Author&gt;&lt;Year&gt;2019&lt;/Year&gt;&lt;RecNum&gt;11&lt;/RecNum&gt;&lt;DisplayText&gt;[19]&lt;/DisplayText&gt;&lt;record&gt;&lt;rec-number&gt;11&lt;/rec-number&gt;&lt;foreign-keys&gt;&lt;key app="EN" db-id="spa92zax4f9exlez50t5adxd22zxvwaafwtr" timestamp="1624605608"&gt;11&lt;/key&gt;&lt;/foreign-keys&gt;&lt;ref-type name="Journal Article"&gt;17&lt;/ref-type&gt;&lt;contributors&gt;&lt;authors&gt;&lt;author&gt;Khadka, S.&lt;/author&gt;&lt;author&gt;Majumdar, S.&lt;/author&gt;&lt;author&gt;Nassar, T.&lt;/author&gt;&lt;author&gt;Dwiel, Z.&lt;/author&gt;&lt;author&gt;Tumer, K.&lt;/author&gt;&lt;/authors&gt;&lt;/contributors&gt;&lt;titles&gt;&lt;title&gt;Collaborative Evolutionary Reinforcement Learning&lt;/title&gt;&lt;/titles&gt;&lt;dates&gt;&lt;year&gt;2019&lt;/year&gt;&lt;/dates&gt;&lt;urls&gt;&lt;/urls&gt;&lt;/record&gt;&lt;/Cite&gt;&lt;/EndNote&gt;</w:instrText>
      </w:r>
      <w:r w:rsidR="00E02A8F">
        <w:rPr>
          <w:rFonts w:cs="Times New Roman"/>
        </w:rPr>
        <w:fldChar w:fldCharType="separate"/>
      </w:r>
      <w:r w:rsidR="00E02A8F">
        <w:rPr>
          <w:rFonts w:cs="Times New Roman"/>
          <w:noProof/>
        </w:rPr>
        <w:t>[19]</w:t>
      </w:r>
      <w:r w:rsidR="00E02A8F">
        <w:rPr>
          <w:rFonts w:cs="Times New Roman"/>
        </w:rPr>
        <w:fldChar w:fldCharType="end"/>
      </w:r>
      <w:r w:rsidR="00E02A8F" w:rsidRPr="00E02A8F">
        <w:rPr>
          <w:rFonts w:cs="Times New Roman"/>
        </w:rPr>
        <w:t xml:space="preserve"> (2019) designed a method for learning multiple strategies with shared playback buffers and dynamically selecting the best learner to evolve cooperation between multiple agents.</w:t>
      </w:r>
      <w:r w:rsidR="00E02A8F">
        <w:rPr>
          <w:rFonts w:cs="Times New Roman" w:hint="eastAsia"/>
        </w:rPr>
        <w:t xml:space="preserve"> </w:t>
      </w:r>
      <w:r w:rsidR="00E02A8F" w:rsidRPr="00E02A8F">
        <w:t>Badjatiya</w:t>
      </w:r>
      <w:r w:rsidR="00E02A8F">
        <w:t xml:space="preserve"> </w:t>
      </w:r>
      <w:r w:rsidR="00E02A8F">
        <w:fldChar w:fldCharType="begin"/>
      </w:r>
      <w:r w:rsidR="00E02A8F">
        <w:instrText xml:space="preserve"> ADDIN EN.CITE &lt;EndNote&gt;&lt;Cite&gt;&lt;Author&gt;Badjatiya&lt;/Author&gt;&lt;Year&gt;2020&lt;/Year&gt;&lt;RecNum&gt;12&lt;/RecNum&gt;&lt;DisplayText&gt;[13]&lt;/DisplayText&gt;&lt;record&gt;&lt;rec-number&gt;12&lt;/rec-number&gt;&lt;foreign-keys&gt;&lt;key app="EN" db-id="spa92zax4f9exlez50t5adxd22zxvwaafwtr" timestamp="1624606393"&gt;12&lt;/key&gt;&lt;/foreign-keys&gt;&lt;ref-type name="Journal Article"&gt;17&lt;/ref-type&gt;&lt;contributors&gt;&lt;authors&gt;&lt;author&gt;Badjatiya, P.&lt;/author&gt;&lt;author&gt;Sarkar, M.&lt;/author&gt;&lt;author&gt;Sinha, A.&lt;/author&gt;&lt;author&gt;Singh, S.&lt;/author&gt;&lt;author&gt;Krishnamurthy, B.&lt;/author&gt;&lt;/authors&gt;&lt;/contributors&gt;&lt;titles&gt;&lt;title&gt;Inducing Cooperation in Multi-Agent Games Through Status-Quo Loss&lt;/title&gt;&lt;/titles&gt;&lt;dates&gt;&lt;year&gt;2020&lt;/year&gt;&lt;/dates&gt;&lt;urls&gt;&lt;/urls&gt;&lt;/record&gt;&lt;/Cite&gt;&lt;/EndNote&gt;</w:instrText>
      </w:r>
      <w:r w:rsidR="00E02A8F">
        <w:fldChar w:fldCharType="separate"/>
      </w:r>
      <w:r w:rsidR="00E02A8F">
        <w:rPr>
          <w:noProof/>
        </w:rPr>
        <w:t>[13]</w:t>
      </w:r>
      <w:r w:rsidR="00E02A8F">
        <w:fldChar w:fldCharType="end"/>
      </w:r>
      <w:r w:rsidR="00E02A8F" w:rsidRPr="00E02A8F">
        <w:t xml:space="preserve"> et al. (2020) proposed to design a status-quo loss function to make agents follow the Status Quo as far as possible, so as to evolve cooperative behavior in a social dilemma environment.</w:t>
      </w:r>
      <w:r w:rsidR="00E02A8F">
        <w:rPr>
          <w:rFonts w:hint="eastAsia"/>
        </w:rPr>
        <w:t xml:space="preserve"> </w:t>
      </w:r>
      <w:r w:rsidR="00E02A8F" w:rsidRPr="00E02A8F">
        <w:t xml:space="preserve">McKee et al. </w:t>
      </w:r>
      <w:r w:rsidR="00E02A8F">
        <w:fldChar w:fldCharType="begin"/>
      </w:r>
      <w:r w:rsidR="00E02A8F">
        <w:instrText xml:space="preserve"> ADDIN EN.CITE &lt;EndNote&gt;&lt;Cite&gt;&lt;Author&gt;McKee&lt;/Author&gt;&lt;Year&gt;2020&lt;/Year&gt;&lt;RecNum&gt;13&lt;/RecNum&gt;&lt;DisplayText&gt;[20]&lt;/DisplayText&gt;&lt;record&gt;&lt;rec-number&gt;13&lt;/rec-number&gt;&lt;foreign-keys&gt;&lt;key app="EN" db-id="spa92zax4f9exlez50t5adxd22zxvwaafwtr" timestamp="1624606646"&gt;13&lt;/key&gt;&lt;/foreign-keys&gt;&lt;ref-type name="Journal Article"&gt;17&lt;/ref-type&gt;&lt;contributors&gt;&lt;authors&gt;&lt;author&gt;McKee, Kevin R&lt;/author&gt;&lt;author&gt;Gemp, Ian&lt;/author&gt;&lt;author&gt;McWilliams, Brian&lt;/author&gt;&lt;author&gt;Duéñez-Guzmán, Edgar A&lt;/author&gt;&lt;author&gt;Hughes, Edward&lt;/author&gt;&lt;author&gt;Leibo, Joel Z&lt;/author&gt;&lt;/authors&gt;&lt;/contributors&gt;&lt;titles&gt;&lt;title&gt;Social diversity and social preferences in mixed-motive reinforcement learning&lt;/title&gt;&lt;secondary-title&gt;arXiv preprint arXiv:2002.02325&lt;/secondary-title&gt;&lt;/titles&gt;&lt;periodical&gt;&lt;full-title&gt;arXiv preprint arXiv:2002.02325&lt;/full-title&gt;&lt;/periodical&gt;&lt;dates&gt;&lt;year&gt;2020&lt;/year&gt;&lt;/dates&gt;&lt;urls&gt;&lt;/urls&gt;&lt;/record&gt;&lt;/Cite&gt;&lt;/EndNote&gt;</w:instrText>
      </w:r>
      <w:r w:rsidR="00E02A8F">
        <w:fldChar w:fldCharType="separate"/>
      </w:r>
      <w:r w:rsidR="00E02A8F">
        <w:rPr>
          <w:noProof/>
        </w:rPr>
        <w:t>[20]</w:t>
      </w:r>
      <w:r w:rsidR="00E02A8F">
        <w:fldChar w:fldCharType="end"/>
      </w:r>
      <w:r w:rsidR="00E02A8F" w:rsidRPr="00E02A8F">
        <w:t xml:space="preserve"> (2020) sample their rewards from groups with heterogeneous characteristics, allowing agents to acquire prosocial attributes.</w:t>
      </w:r>
      <w:r w:rsidR="00E02A8F">
        <w:rPr>
          <w:rFonts w:hint="eastAsia"/>
        </w:rPr>
        <w:t xml:space="preserve"> </w:t>
      </w:r>
      <w:r w:rsidR="00E02A8F" w:rsidRPr="00E02A8F">
        <w:t xml:space="preserve">Danassis </w:t>
      </w:r>
      <w:r w:rsidR="00E02A8F">
        <w:fldChar w:fldCharType="begin"/>
      </w:r>
      <w:r w:rsidR="00E02A8F">
        <w:instrText xml:space="preserve"> ADDIN EN.CITE &lt;EndNote&gt;&lt;Cite&gt;&lt;Author&gt;Danassis&lt;/Author&gt;&lt;Year&gt;2021&lt;/Year&gt;&lt;RecNum&gt;14&lt;/RecNum&gt;&lt;DisplayText&gt;[21]&lt;/DisplayText&gt;&lt;record&gt;&lt;rec-number&gt;14&lt;/rec-number&gt;&lt;foreign-keys&gt;&lt;key app="EN" db-id="spa92zax4f9exlez50t5adxd22zxvwaafwtr" timestamp="1624606716"&gt;14&lt;/key&gt;&lt;/foreign-keys&gt;&lt;ref-type name="Journal Article"&gt;17&lt;/ref-type&gt;&lt;contributors&gt;&lt;authors&gt;&lt;author&gt;Danassis, Panayiotis&lt;/author&gt;&lt;author&gt;Erden, Zeki Doruk&lt;/author&gt;&lt;author&gt;Faltings, Boi&lt;/author&gt;&lt;/authors&gt;&lt;/contributors&gt;&lt;titles&gt;&lt;title&gt;Improved Cooperation by Exploiting a Common Signal&lt;/title&gt;&lt;secondary-title&gt;arXiv preprint arXiv:2102.02304&lt;/secondary-title&gt;&lt;/titles&gt;&lt;periodical&gt;&lt;full-title&gt;arXiv preprint arXiv:2102.02304&lt;/full-title&gt;&lt;/periodical&gt;&lt;dates&gt;&lt;year&gt;2021&lt;/year&gt;&lt;/dates&gt;&lt;urls&gt;&lt;/urls&gt;&lt;/record&gt;&lt;/Cite&gt;&lt;/EndNote&gt;</w:instrText>
      </w:r>
      <w:r w:rsidR="00E02A8F">
        <w:fldChar w:fldCharType="separate"/>
      </w:r>
      <w:r w:rsidR="00E02A8F">
        <w:rPr>
          <w:noProof/>
        </w:rPr>
        <w:t>[21]</w:t>
      </w:r>
      <w:r w:rsidR="00E02A8F">
        <w:fldChar w:fldCharType="end"/>
      </w:r>
      <w:r w:rsidR="00E02A8F">
        <w:t xml:space="preserve"> </w:t>
      </w:r>
      <w:r w:rsidR="00E02A8F" w:rsidRPr="00E02A8F">
        <w:t>et al. (2021) found that agents can improve their cooperative behavior by integrating common signals (such as periodic numbers such as time and date) during learning.</w:t>
      </w:r>
      <w:r w:rsidR="00E02A8F">
        <w:rPr>
          <w:rFonts w:hint="eastAsia"/>
        </w:rPr>
        <w:t xml:space="preserve"> </w:t>
      </w:r>
      <w:r w:rsidR="006367A2" w:rsidRPr="006367A2">
        <w:t>A common feature of the above models is that agents need to directly obtain relevant information of all other agents in order to form cooperative behaviors</w:t>
      </w:r>
      <w:r w:rsidR="006367A2">
        <w:rPr>
          <w:rFonts w:hint="eastAsia"/>
        </w:rPr>
        <w:t>.</w:t>
      </w:r>
      <w:r w:rsidR="006367A2">
        <w:t xml:space="preserve"> </w:t>
      </w:r>
      <w:r w:rsidR="006367A2" w:rsidRPr="006367A2">
        <w:t>These models do not provide a reasonable explanation for the formation of cooperation mechanisms in groups that can only indirectly obtain information from a small part of the group, such as fish and ants.</w:t>
      </w:r>
    </w:p>
    <w:p w14:paraId="25ABC83E" w14:textId="77777777" w:rsidR="00E03EAC" w:rsidRPr="00767240" w:rsidRDefault="00E03EAC" w:rsidP="007F0570"/>
    <w:p w14:paraId="3DCA6B3E" w14:textId="0235E2BC" w:rsidR="00F42EC8" w:rsidRPr="007C2E4D" w:rsidRDefault="00431730" w:rsidP="007F0570">
      <w:r w:rsidRPr="00431730">
        <w:rPr>
          <w:rFonts w:cs="Times New Roman"/>
        </w:rPr>
        <w:t xml:space="preserve">Due to the dynamic changes and uncertainties of the environmental state, the agents either use the existing experience for </w:t>
      </w:r>
      <w:r>
        <w:rPr>
          <w:rFonts w:cs="Times New Roman"/>
        </w:rPr>
        <w:t>e</w:t>
      </w:r>
      <w:r w:rsidRPr="00431730">
        <w:rPr>
          <w:rFonts w:cs="Times New Roman"/>
        </w:rPr>
        <w:t xml:space="preserve">xploitation or take the risk of not being able to get better returns for </w:t>
      </w:r>
      <w:r w:rsidR="00B51931">
        <w:rPr>
          <w:rFonts w:cs="Times New Roman"/>
        </w:rPr>
        <w:t>e</w:t>
      </w:r>
      <w:r w:rsidRPr="00431730">
        <w:rPr>
          <w:rFonts w:cs="Times New Roman"/>
        </w:rPr>
        <w:t>xploration in the hope of getting better strategies.</w:t>
      </w:r>
      <w:r>
        <w:rPr>
          <w:rFonts w:cs="Times New Roman" w:hint="eastAsia"/>
        </w:rPr>
        <w:t xml:space="preserve"> </w:t>
      </w:r>
      <w:r w:rsidR="00880524" w:rsidRPr="00880524">
        <w:rPr>
          <w:rFonts w:cs="Times New Roman"/>
        </w:rPr>
        <w:t xml:space="preserve">Therefore, </w:t>
      </w:r>
      <w:r w:rsidR="00880524">
        <w:rPr>
          <w:rFonts w:cs="Times New Roman"/>
        </w:rPr>
        <w:t>e</w:t>
      </w:r>
      <w:r w:rsidR="00880524" w:rsidRPr="00880524">
        <w:rPr>
          <w:rFonts w:cs="Times New Roman"/>
        </w:rPr>
        <w:t xml:space="preserve">xploration and </w:t>
      </w:r>
      <w:r w:rsidR="00880524">
        <w:rPr>
          <w:rFonts w:cs="Times New Roman"/>
        </w:rPr>
        <w:t>e</w:t>
      </w:r>
      <w:r w:rsidR="00880524" w:rsidRPr="00880524">
        <w:rPr>
          <w:rFonts w:cs="Times New Roman"/>
        </w:rPr>
        <w:t>xploitation have always been important research topics in reinforcement learning</w:t>
      </w:r>
      <w:r w:rsidR="00880524">
        <w:t xml:space="preserve">. </w:t>
      </w:r>
      <w:r w:rsidR="007C2E4D" w:rsidRPr="007C2E4D">
        <w:t>In the early days of solving the multi-armed gambling machine problem,</w:t>
      </w:r>
      <w:r w:rsidR="007C2E4D">
        <w:t xml:space="preserve"> </w:t>
      </w:r>
      <w:r w:rsidR="007C2E4D" w:rsidRPr="007C2E4D">
        <w:t xml:space="preserve">Epsilon-greedy </w:t>
      </w:r>
      <w:r w:rsidR="007C2E4D">
        <w:fldChar w:fldCharType="begin"/>
      </w:r>
      <w:r w:rsidR="007C2E4D">
        <w:instrText xml:space="preserve"> ADDIN EN.CITE &lt;EndNote&gt;&lt;Cite&gt;&lt;Author&gt;Leibo&lt;/Author&gt;&lt;Year&gt;2017&lt;/Year&gt;&lt;RecNum&gt;29&lt;/RecNum&gt;&lt;DisplayText&gt;[22]&lt;/DisplayText&gt;&lt;record&gt;&lt;rec-number&gt;29&lt;/rec-number&gt;&lt;foreign-keys&gt;&lt;key app="EN" db-id="spa92zax4f9exlez50t5adxd22zxvwaafwtr" timestamp="1624881084"&gt;29&lt;/key&gt;&lt;/foreign-keys&gt;&lt;ref-type name="Journal Article"&gt;17&lt;/ref-type&gt;&lt;contributors&gt;&lt;authors&gt;&lt;author&gt;Leibo, Joel Z&lt;/author&gt;&lt;author&gt;Zambaldi, Vinicius&lt;/author&gt;&lt;author&gt;Lanctot, Marc&lt;/author&gt;&lt;author&gt;Marecki, Janusz&lt;/author&gt;&lt;author&gt;Graepel, Thore&lt;/author&gt;&lt;/authors&gt;&lt;/contributors&gt;&lt;titles&gt;&lt;title&gt;Multi-agent reinforcement learning in sequential social dilemmas&lt;/title&gt;&lt;secondary-title&gt;arXiv preprint arXiv:1702.03037&lt;/secondary-title&gt;&lt;/titles&gt;&lt;periodical&gt;&lt;full-title&gt;arXiv preprint arXiv:1702.03037&lt;/full-title&gt;&lt;/periodical&gt;&lt;dates&gt;&lt;year&gt;2017&lt;/year&gt;&lt;/dates&gt;&lt;urls&gt;&lt;/urls&gt;&lt;/record&gt;&lt;/Cite&gt;&lt;/EndNote&gt;</w:instrText>
      </w:r>
      <w:r w:rsidR="007C2E4D">
        <w:fldChar w:fldCharType="separate"/>
      </w:r>
      <w:r w:rsidR="007C2E4D">
        <w:rPr>
          <w:noProof/>
        </w:rPr>
        <w:t>[22]</w:t>
      </w:r>
      <w:r w:rsidR="007C2E4D">
        <w:fldChar w:fldCharType="end"/>
      </w:r>
      <w:r w:rsidR="007C2E4D" w:rsidRPr="007C2E4D">
        <w:t xml:space="preserve">, Upper confidence bounds </w:t>
      </w:r>
      <w:r w:rsidR="007C2E4D">
        <w:fldChar w:fldCharType="begin"/>
      </w:r>
      <w:r w:rsidR="007C2E4D">
        <w:instrText xml:space="preserve"> ADDIN EN.CITE &lt;EndNote&gt;&lt;Cite&gt;&lt;Author&gt;Auer&lt;/Author&gt;&lt;Year&gt;2002&lt;/Year&gt;&lt;RecNum&gt;31&lt;/RecNum&gt;&lt;DisplayText&gt;[23]&lt;/DisplayText&gt;&lt;record&gt;&lt;rec-number&gt;31&lt;/rec-number&gt;&lt;foreign-keys&gt;&lt;key app="EN" db-id="spa92zax4f9exlez50t5adxd22zxvwaafwtr" timestamp="1624881675"&gt;31&lt;/key&gt;&lt;/foreign-keys&gt;&lt;ref-type name="Journal Article"&gt;17&lt;/ref-type&gt;&lt;contributors&gt;&lt;authors&gt;&lt;author&gt;Auer, Peter&lt;/author&gt;&lt;/authors&gt;&lt;/contributors&gt;&lt;titles&gt;&lt;title&gt;Using confidence bounds for exploitation-exploration trade-offs&lt;/title&gt;&lt;secondary-title&gt;Journal of Machine Learning Research&lt;/secondary-title&gt;&lt;/titles&gt;&lt;periodical&gt;&lt;full-title&gt;Journal of Machine Learning Research&lt;/full-title&gt;&lt;/periodical&gt;&lt;pages&gt;397-422&lt;/pages&gt;&lt;volume&gt;3&lt;/volume&gt;&lt;number&gt;Nov&lt;/number&gt;&lt;dates&gt;&lt;year&gt;2002&lt;/year&gt;&lt;/dates&gt;&lt;urls&gt;&lt;/urls&gt;&lt;/record&gt;&lt;/Cite&gt;&lt;/EndNote&gt;</w:instrText>
      </w:r>
      <w:r w:rsidR="007C2E4D">
        <w:fldChar w:fldCharType="separate"/>
      </w:r>
      <w:r w:rsidR="007C2E4D">
        <w:rPr>
          <w:noProof/>
        </w:rPr>
        <w:t>[23]</w:t>
      </w:r>
      <w:r w:rsidR="007C2E4D">
        <w:fldChar w:fldCharType="end"/>
      </w:r>
      <w:r w:rsidR="007C2E4D" w:rsidRPr="007C2E4D">
        <w:t xml:space="preserve"> and Boltzmann exploration </w:t>
      </w:r>
      <w:r w:rsidR="007C2E4D">
        <w:fldChar w:fldCharType="begin"/>
      </w:r>
      <w:r w:rsidR="007C2E4D">
        <w:instrText xml:space="preserve"> ADDIN EN.CITE &lt;EndNote&gt;&lt;Cite&gt;&lt;Author&gt;Edman&lt;/Author&gt;&lt;Year&gt;2019&lt;/Year&gt;&lt;RecNum&gt;32&lt;/RecNum&gt;&lt;DisplayText&gt;[24]&lt;/DisplayText&gt;&lt;record&gt;&lt;rec-number&gt;32&lt;/rec-number&gt;&lt;foreign-keys&gt;&lt;key app="EN" db-id="spa92zax4f9exlez50t5adxd22zxvwaafwtr" timestamp="1624881772"&gt;32&lt;/key&gt;&lt;/foreign-keys&gt;&lt;ref-type name="Journal Article"&gt;17&lt;/ref-type&gt;&lt;contributors&gt;&lt;authors&gt;&lt;author&gt;Edman, Mathias&lt;/author&gt;&lt;author&gt;Dhir, Neil&lt;/author&gt;&lt;/authors&gt;&lt;/contributors&gt;&lt;titles&gt;&lt;title&gt;Boltzmann Exploration Expectation-Maximisation&lt;/title&gt;&lt;secondary-title&gt;arXiv preprint arXiv:1912.08869&lt;/secondary-title&gt;&lt;/titles&gt;&lt;periodical&gt;&lt;full-title&gt;arXiv preprint arXiv:1912.08869&lt;/full-title&gt;&lt;/periodical&gt;&lt;dates&gt;&lt;year&gt;2019&lt;/year&gt;&lt;/dates&gt;&lt;urls&gt;&lt;/urls&gt;&lt;/record&gt;&lt;/Cite&gt;&lt;/EndNote&gt;</w:instrText>
      </w:r>
      <w:r w:rsidR="007C2E4D">
        <w:fldChar w:fldCharType="separate"/>
      </w:r>
      <w:r w:rsidR="007C2E4D">
        <w:rPr>
          <w:noProof/>
        </w:rPr>
        <w:t>[24]</w:t>
      </w:r>
      <w:r w:rsidR="007C2E4D">
        <w:fldChar w:fldCharType="end"/>
      </w:r>
      <w:r w:rsidR="007C2E4D" w:rsidRPr="007C2E4D">
        <w:t xml:space="preserve"> can be used in exploration and </w:t>
      </w:r>
      <w:r w:rsidR="007C2E4D">
        <w:t>e</w:t>
      </w:r>
      <w:r w:rsidR="007C2E4D" w:rsidRPr="007C2E4D">
        <w:t>xploitation</w:t>
      </w:r>
      <w:r w:rsidR="007C2E4D">
        <w:t xml:space="preserve"> t</w:t>
      </w:r>
      <w:r w:rsidR="007C2E4D" w:rsidRPr="007C2E4D">
        <w:t>o get the best overall benefit.</w:t>
      </w:r>
      <w:r w:rsidR="007C2E4D">
        <w:rPr>
          <w:rFonts w:hint="eastAsia"/>
        </w:rPr>
        <w:t xml:space="preserve"> </w:t>
      </w:r>
      <w:r w:rsidR="007C2E4D" w:rsidRPr="007C2E4D">
        <w:rPr>
          <w:rFonts w:cs="Times New Roman"/>
        </w:rPr>
        <w:t>However, in the real environment, due to the sparse nature of reward signals and the abnormal noise in the environment state, the above simple exploration strategy cannot obtain good overall income.</w:t>
      </w:r>
    </w:p>
    <w:p w14:paraId="7B29C8C8" w14:textId="0D08AD00" w:rsidR="00F42EC8" w:rsidRPr="00767240" w:rsidRDefault="00F42EC8" w:rsidP="007F0570">
      <w:pPr>
        <w:rPr>
          <w:rFonts w:cs="Times New Roman"/>
        </w:rPr>
      </w:pPr>
    </w:p>
    <w:p w14:paraId="6D32212F" w14:textId="6D91F56C" w:rsidR="00DA27A8" w:rsidRPr="00767240" w:rsidRDefault="00244F57" w:rsidP="007F0570">
      <w:pPr>
        <w:rPr>
          <w:rFonts w:cs="Times New Roman"/>
        </w:rPr>
      </w:pPr>
      <w:r w:rsidRPr="00244F57">
        <w:rPr>
          <w:rFonts w:cs="Times New Roman"/>
        </w:rPr>
        <w:t xml:space="preserve">A more general method is to design an internal reward function to form the internal motivation of the agent </w:t>
      </w:r>
      <w:r>
        <w:rPr>
          <w:rFonts w:cs="Times New Roman"/>
        </w:rPr>
        <w:fldChar w:fldCharType="begin"/>
      </w:r>
      <w:r>
        <w:rPr>
          <w:rFonts w:cs="Times New Roman"/>
        </w:rPr>
        <w:instrText xml:space="preserve"> ADDIN EN.CITE &lt;EndNote&gt;&lt;Cite&gt;&lt;Author&gt;Zgonnikov&lt;/Author&gt;&lt;Year&gt;2013&lt;/Year&gt;&lt;RecNum&gt;35&lt;/RecNum&gt;&lt;DisplayText&gt;[25]&lt;/DisplayText&gt;&lt;record&gt;&lt;rec-number&gt;35&lt;/rec-number&gt;&lt;foreign-keys&gt;&lt;key app="EN" db-id="spa92zax4f9exlez50t5adxd22zxvwaafwtr" timestamp="1624885357"&gt;35&lt;/key&gt;&lt;/foreign-keys&gt;&lt;ref-type name="Report"&gt;27&lt;/ref-type&gt;&lt;contributors&gt;&lt;authors&gt;&lt;author&gt;Zgonnikov, Arkady&lt;/author&gt;&lt;author&gt;Lubashevsky, Ihor&lt;/author&gt;&lt;/authors&gt;&lt;/contributors&gt;&lt;titles&gt;&lt;title&gt;Intrinsic motivation and learning dynamics&lt;/title&gt;&lt;/titles&gt;&lt;dates&gt;&lt;year&gt;2013&lt;/year&gt;&lt;/dates&gt;&lt;publisher&gt;Citeseer&lt;/publisher&gt;&lt;urls&gt;&lt;/urls&gt;&lt;/record&gt;&lt;/Cite&gt;&lt;/EndNote&gt;</w:instrText>
      </w:r>
      <w:r>
        <w:rPr>
          <w:rFonts w:cs="Times New Roman"/>
        </w:rPr>
        <w:fldChar w:fldCharType="separate"/>
      </w:r>
      <w:r>
        <w:rPr>
          <w:rFonts w:cs="Times New Roman"/>
          <w:noProof/>
        </w:rPr>
        <w:t>[25]</w:t>
      </w:r>
      <w:r>
        <w:rPr>
          <w:rFonts w:cs="Times New Roman"/>
        </w:rPr>
        <w:fldChar w:fldCharType="end"/>
      </w:r>
      <w:r w:rsidRPr="00244F57">
        <w:rPr>
          <w:rFonts w:cs="Times New Roman"/>
        </w:rPr>
        <w:t>, so as to guide the agent to explore through such as curiosity</w:t>
      </w:r>
      <w:r>
        <w:rPr>
          <w:rFonts w:cs="Times New Roman"/>
        </w:rPr>
        <w:t xml:space="preserve">. </w:t>
      </w:r>
      <w:r w:rsidRPr="00244F57">
        <w:rPr>
          <w:rFonts w:cs="Times New Roman"/>
        </w:rPr>
        <w:t>Curiosity includes discovering new states, or improving the accuracy of agent's estimation of environmental changes</w:t>
      </w:r>
      <w:r>
        <w:rPr>
          <w:rFonts w:cs="Times New Roman"/>
        </w:rPr>
        <w:t xml:space="preserve"> </w:t>
      </w:r>
      <w:r>
        <w:rPr>
          <w:rFonts w:cs="Times New Roman"/>
        </w:rPr>
        <w:fldChar w:fldCharType="begin"/>
      </w:r>
      <w:r>
        <w:rPr>
          <w:rFonts w:cs="Times New Roman"/>
        </w:rPr>
        <w:instrText xml:space="preserve"> ADDIN EN.CITE &lt;EndNote&gt;&lt;Cite&gt;&lt;Author&gt;Leibo&lt;/Author&gt;&lt;Year&gt;2017&lt;/Year&gt;&lt;RecNum&gt;29&lt;/RecNum&gt;&lt;DisplayText&gt;[22]&lt;/DisplayText&gt;&lt;record&gt;&lt;rec-number&gt;29&lt;/rec-number&gt;&lt;foreign-keys&gt;&lt;key app="EN" db-id="spa92zax4f9exlez50t5adxd22zxvwaafwtr" timestamp="1624881084"&gt;29&lt;/key&gt;&lt;/foreign-keys&gt;&lt;ref-type name="Journal Article"&gt;17&lt;/ref-type&gt;&lt;contributors&gt;&lt;authors&gt;&lt;author&gt;Leibo, Joel Z&lt;/author&gt;&lt;author&gt;Zambaldi, Vinicius&lt;/author&gt;&lt;author&gt;Lanctot, Marc&lt;/author&gt;&lt;author&gt;Marecki, Janusz&lt;/author&gt;&lt;author&gt;Graepel, Thore&lt;/author&gt;&lt;/authors&gt;&lt;/contributors&gt;&lt;titles&gt;&lt;title&gt;Multi-agent reinforcement learning in sequential social dilemmas&lt;/title&gt;&lt;secondary-title&gt;arXiv preprint arXiv:1702.03037&lt;/secondary-title&gt;&lt;/titles&gt;&lt;periodical&gt;&lt;full-title&gt;arXiv preprint arXiv:1702.03037&lt;/full-title&gt;&lt;/periodical&gt;&lt;dates&gt;&lt;year&gt;2017&lt;/year&gt;&lt;/dates&gt;&lt;urls&gt;&lt;/urls&gt;&lt;/record&gt;&lt;/Cite&gt;&lt;/EndNote&gt;</w:instrText>
      </w:r>
      <w:r>
        <w:rPr>
          <w:rFonts w:cs="Times New Roman"/>
        </w:rPr>
        <w:fldChar w:fldCharType="separate"/>
      </w:r>
      <w:r>
        <w:rPr>
          <w:rFonts w:cs="Times New Roman"/>
          <w:noProof/>
        </w:rPr>
        <w:t>[22]</w:t>
      </w:r>
      <w:r>
        <w:rPr>
          <w:rFonts w:cs="Times New Roman"/>
        </w:rPr>
        <w:fldChar w:fldCharType="end"/>
      </w:r>
      <w:r w:rsidRPr="00244F57">
        <w:rPr>
          <w:rFonts w:cs="Times New Roman"/>
        </w:rPr>
        <w:t>, etc.</w:t>
      </w:r>
      <w:r>
        <w:rPr>
          <w:rFonts w:cs="Times New Roman"/>
        </w:rPr>
        <w:t xml:space="preserve"> </w:t>
      </w:r>
      <w:r w:rsidR="009D6FD9" w:rsidRPr="009D6FD9">
        <w:rPr>
          <w:rFonts w:cs="Times New Roman"/>
        </w:rPr>
        <w:t>This kind of exploration strategy based on internal reward may have problems such as slow convergence speed and non-stationary exploration return, which makes it difficult to form a fixed exploration strategy.</w:t>
      </w:r>
      <w:r w:rsidR="009D6FD9">
        <w:rPr>
          <w:rFonts w:cs="Times New Roman"/>
        </w:rPr>
        <w:t xml:space="preserve"> </w:t>
      </w:r>
      <w:r w:rsidR="00355174" w:rsidRPr="00355174">
        <w:rPr>
          <w:rFonts w:cs="Times New Roman"/>
        </w:rPr>
        <w:t xml:space="preserve">Therefore, the memory-based exploration strategy </w:t>
      </w:r>
      <w:r w:rsidR="00355174">
        <w:rPr>
          <w:rFonts w:cs="Times New Roman"/>
        </w:rPr>
        <w:fldChar w:fldCharType="begin"/>
      </w:r>
      <w:r w:rsidR="00355174">
        <w:rPr>
          <w:rFonts w:cs="Times New Roman"/>
        </w:rPr>
        <w:instrText xml:space="preserve"> ADDIN EN.CITE &lt;EndNote&gt;&lt;Cite&gt;&lt;Author&gt;Weng&lt;/Author&gt;&lt;Year&gt;2020&lt;/Year&gt;&lt;RecNum&gt;36&lt;/RecNum&gt;&lt;DisplayText&gt;[26]&lt;/DisplayText&gt;&lt;record&gt;&lt;rec-number&gt;36&lt;/rec-number&gt;&lt;foreign-keys&gt;&lt;key app="EN" db-id="spa92zax4f9exlez50t5adxd22zxvwaafwtr" timestamp="1624887381"&gt;36&lt;/key&gt;&lt;/foreign-keys&gt;&lt;ref-type name="Journal Article"&gt;17&lt;/ref-type&gt;&lt;contributors&gt;&lt;authors&gt;&lt;author&gt;Weng, L&lt;/author&gt;&lt;/authors&gt;&lt;/contributors&gt;&lt;titles&gt;&lt;title&gt;Exploration strategies in deep reinforcement learning&lt;/title&gt;&lt;secondary-title&gt;Online: https://lilianweng. github. io/lil-log/2020/06/07/exploration-strategies-in-deep-reinforcement-learning. html&lt;/secondary-title&gt;&lt;/titles&gt;&lt;periodical&gt;&lt;full-title&gt;Online: https://lilianweng. github. io/lil-log/2020/06/07/exploration-strategies-in-deep-reinforcement-learning. html&lt;/full-title&gt;&lt;/periodical&gt;&lt;dates&gt;&lt;year&gt;2020&lt;/year&gt;&lt;/dates&gt;&lt;urls&gt;&lt;/urls&gt;&lt;/record&gt;&lt;/Cite&gt;&lt;/EndNote&gt;</w:instrText>
      </w:r>
      <w:r w:rsidR="00355174">
        <w:rPr>
          <w:rFonts w:cs="Times New Roman"/>
        </w:rPr>
        <w:fldChar w:fldCharType="separate"/>
      </w:r>
      <w:r w:rsidR="00355174">
        <w:rPr>
          <w:rFonts w:cs="Times New Roman"/>
          <w:noProof/>
        </w:rPr>
        <w:t>[26]</w:t>
      </w:r>
      <w:r w:rsidR="00355174">
        <w:rPr>
          <w:rFonts w:cs="Times New Roman"/>
        </w:rPr>
        <w:fldChar w:fldCharType="end"/>
      </w:r>
      <w:r w:rsidR="00355174">
        <w:rPr>
          <w:rFonts w:cs="Times New Roman"/>
        </w:rPr>
        <w:t xml:space="preserve"> </w:t>
      </w:r>
      <w:r w:rsidR="00355174" w:rsidRPr="00355174">
        <w:rPr>
          <w:rFonts w:cs="Times New Roman"/>
        </w:rPr>
        <w:t xml:space="preserve">and the resampling Q-value exploration strategy </w:t>
      </w:r>
      <w:r w:rsidR="00355174">
        <w:rPr>
          <w:rFonts w:cs="Times New Roman"/>
        </w:rPr>
        <w:fldChar w:fldCharType="begin"/>
      </w:r>
      <w:r w:rsidR="00355174">
        <w:rPr>
          <w:rFonts w:cs="Times New Roman"/>
        </w:rPr>
        <w:instrText xml:space="preserve"> ADDIN EN.CITE &lt;EndNote&gt;&lt;Cite&gt;&lt;Author&gt;Weng&lt;/Author&gt;&lt;Year&gt;2020&lt;/Year&gt;&lt;RecNum&gt;36&lt;/RecNum&gt;&lt;DisplayText&gt;[26]&lt;/DisplayText&gt;&lt;record&gt;&lt;rec-number&gt;36&lt;/rec-number&gt;&lt;foreign-keys&gt;&lt;key app="EN" db-id="spa92zax4f9exlez50t5adxd22zxvwaafwtr" timestamp="1624887381"&gt;36&lt;/key&gt;&lt;/foreign-keys&gt;&lt;ref-type name="Journal Article"&gt;17&lt;/ref-type&gt;&lt;contributors&gt;&lt;authors&gt;&lt;author&gt;Weng, L&lt;/author&gt;&lt;/authors&gt;&lt;/contributors&gt;&lt;titles&gt;&lt;title&gt;Exploration strategies in deep reinforcement learning&lt;/title&gt;&lt;secondary-title&gt;Online: https://lilianweng. github. io/lil-log/2020/06/07/exploration-strategies-in-deep-reinforcement-learning. html&lt;/secondary-title&gt;&lt;/titles&gt;&lt;periodical&gt;&lt;full-title&gt;Online: https://lilianweng. github. io/lil-log/2020/06/07/exploration-strategies-in-deep-reinforcement-learning. html&lt;/full-title&gt;&lt;/periodical&gt;&lt;dates&gt;&lt;year&gt;2020&lt;/year&gt;&lt;/dates&gt;&lt;urls&gt;&lt;/urls&gt;&lt;/record&gt;&lt;/Cite&gt;&lt;/EndNote&gt;</w:instrText>
      </w:r>
      <w:r w:rsidR="00355174">
        <w:rPr>
          <w:rFonts w:cs="Times New Roman"/>
        </w:rPr>
        <w:fldChar w:fldCharType="separate"/>
      </w:r>
      <w:r w:rsidR="00355174">
        <w:rPr>
          <w:rFonts w:cs="Times New Roman"/>
          <w:noProof/>
        </w:rPr>
        <w:t>[26]</w:t>
      </w:r>
      <w:r w:rsidR="00355174">
        <w:rPr>
          <w:rFonts w:cs="Times New Roman"/>
        </w:rPr>
        <w:fldChar w:fldCharType="end"/>
      </w:r>
      <w:r w:rsidR="00355174" w:rsidRPr="00355174">
        <w:rPr>
          <w:rFonts w:cs="Times New Roman"/>
        </w:rPr>
        <w:t xml:space="preserve"> were developed to avoid the shortcomings of the exploration strategy based on internal rewards.</w:t>
      </w:r>
      <w:r w:rsidR="00355174">
        <w:rPr>
          <w:rFonts w:cs="Times New Roman"/>
        </w:rPr>
        <w:t xml:space="preserve"> </w:t>
      </w:r>
      <w:r w:rsidR="00755450">
        <w:rPr>
          <w:rFonts w:cs="Times New Roman"/>
        </w:rPr>
        <w:t xml:space="preserve"> </w:t>
      </w:r>
      <w:r w:rsidR="00755450" w:rsidRPr="00755450">
        <w:rPr>
          <w:rFonts w:cs="Times New Roman"/>
        </w:rPr>
        <w:t>However, the above single agent exploration strategy is not necessarily suitable for multi-agent cooperative exploration.</w:t>
      </w:r>
    </w:p>
    <w:p w14:paraId="17899145" w14:textId="77777777" w:rsidR="00395AA7" w:rsidRPr="00767240" w:rsidRDefault="00395AA7" w:rsidP="007F0570">
      <w:pPr>
        <w:rPr>
          <w:rFonts w:cs="Times New Roman"/>
        </w:rPr>
      </w:pPr>
    </w:p>
    <w:p w14:paraId="3B3826AC" w14:textId="5A4057F8" w:rsidR="006A1693" w:rsidRPr="00767240" w:rsidRDefault="00843346" w:rsidP="007F0570">
      <w:pPr>
        <w:rPr>
          <w:rFonts w:cs="Times New Roman"/>
        </w:rPr>
      </w:pPr>
      <w:r w:rsidRPr="00843346">
        <w:rPr>
          <w:rFonts w:cs="Times New Roman"/>
        </w:rPr>
        <w:lastRenderedPageBreak/>
        <w:t>In the case of multi-agent exploration, it is not only necessary to encourage agents to explore new states and deal with the problem of sparse reward signals, but also to cooperate with the actions of agents to form cooperation to explore the environment.</w:t>
      </w:r>
      <w:r>
        <w:rPr>
          <w:rFonts w:cs="Times New Roman" w:hint="eastAsia"/>
        </w:rPr>
        <w:t xml:space="preserve"> </w:t>
      </w:r>
      <w:r w:rsidRPr="00843346">
        <w:rPr>
          <w:rFonts w:cs="Times New Roman"/>
        </w:rPr>
        <w:t>Agogino and Tumer</w:t>
      </w:r>
      <w:r>
        <w:rPr>
          <w:rFonts w:cs="Times New Roman"/>
        </w:rPr>
        <w:t xml:space="preserve"> </w:t>
      </w:r>
      <w:r>
        <w:rPr>
          <w:rFonts w:cs="Times New Roman"/>
        </w:rPr>
        <w:fldChar w:fldCharType="begin"/>
      </w:r>
      <w:r>
        <w:rPr>
          <w:rFonts w:cs="Times New Roman"/>
        </w:rPr>
        <w:instrText xml:space="preserve"> ADDIN EN.CITE &lt;EndNote&gt;&lt;Cite&gt;&lt;Author&gt;Agogino&lt;/Author&gt;&lt;Year&gt;2008&lt;/Year&gt;&lt;RecNum&gt;15&lt;/RecNum&gt;&lt;DisplayText&gt;[27]&lt;/DisplayText&gt;&lt;record&gt;&lt;rec-number&gt;15&lt;/rec-number&gt;&lt;foreign-keys&gt;&lt;key app="EN" db-id="spa92zax4f9exlez50t5adxd22zxvwaafwtr" timestamp="1624608449"&gt;15&lt;/key&gt;&lt;/foreign-keys&gt;&lt;ref-type name="Journal Article"&gt;17&lt;/ref-type&gt;&lt;contributors&gt;&lt;authors&gt;&lt;author&gt;Agogino, A. K.&lt;/author&gt;&lt;author&gt;Tumer, K.&lt;/author&gt;&lt;/authors&gt;&lt;/contributors&gt;&lt;titles&gt;&lt;title&gt;Analyzing and visualizing multiagent rewards in dynamic and stochastic domains&lt;/title&gt;&lt;secondary-title&gt;Autonomous Agents and Multi-Agent Systems&lt;/secondary-title&gt;&lt;/titles&gt;&lt;periodical&gt;&lt;full-title&gt;Autonomous Agents and Multi-Agent Systems&lt;/full-title&gt;&lt;/periodical&gt;&lt;pages&gt;320-338&lt;/pages&gt;&lt;volume&gt;17&lt;/volume&gt;&lt;number&gt;2&lt;/number&gt;&lt;dates&gt;&lt;year&gt;2008&lt;/year&gt;&lt;/dates&gt;&lt;urls&gt;&lt;/urls&gt;&lt;/record&gt;&lt;/Cite&gt;&lt;/EndNote&gt;</w:instrText>
      </w:r>
      <w:r>
        <w:rPr>
          <w:rFonts w:cs="Times New Roman"/>
        </w:rPr>
        <w:fldChar w:fldCharType="separate"/>
      </w:r>
      <w:r>
        <w:rPr>
          <w:rFonts w:cs="Times New Roman"/>
          <w:noProof/>
        </w:rPr>
        <w:t>[27]</w:t>
      </w:r>
      <w:r>
        <w:rPr>
          <w:rFonts w:cs="Times New Roman"/>
        </w:rPr>
        <w:fldChar w:fldCharType="end"/>
      </w:r>
      <w:r w:rsidRPr="00843346">
        <w:rPr>
          <w:rFonts w:cs="Times New Roman"/>
        </w:rPr>
        <w:t xml:space="preserve"> define a method for evaluating the effectiveness of a reward function for multiple agents in a smaller-scale state space</w:t>
      </w:r>
      <w:r>
        <w:rPr>
          <w:rFonts w:cs="Times New Roman"/>
        </w:rPr>
        <w:t xml:space="preserve">. </w:t>
      </w:r>
      <w:r w:rsidRPr="00843346">
        <w:rPr>
          <w:rFonts w:cs="Times New Roman"/>
        </w:rPr>
        <w:t>Jaques</w:t>
      </w:r>
      <w:r>
        <w:rPr>
          <w:rFonts w:cs="Times New Roman"/>
        </w:rPr>
        <w:t xml:space="preserve"> </w:t>
      </w:r>
      <w:r>
        <w:rPr>
          <w:rFonts w:cs="Times New Roman"/>
        </w:rPr>
        <w:fldChar w:fldCharType="begin"/>
      </w:r>
      <w:r>
        <w:rPr>
          <w:rFonts w:cs="Times New Roman"/>
        </w:rPr>
        <w:instrText xml:space="preserve"> ADDIN EN.CITE &lt;EndNote&gt;&lt;Cite&gt;&lt;Author&gt;Jaques&lt;/Author&gt;&lt;Year&gt;2018&lt;/Year&gt;&lt;RecNum&gt;16&lt;/RecNum&gt;&lt;DisplayText&gt;[17]&lt;/DisplayText&gt;&lt;record&gt;&lt;rec-number&gt;16&lt;/rec-number&gt;&lt;foreign-keys&gt;&lt;key app="EN" db-id="spa92zax4f9exlez50t5adxd22zxvwaafwtr" timestamp="1624608561"&gt;16&lt;/key&gt;&lt;/foreign-keys&gt;&lt;ref-type name="Journal Article"&gt;17&lt;/ref-type&gt;&lt;contributors&gt;&lt;authors&gt;&lt;author&gt;Jaques, N.&lt;/author&gt;&lt;author&gt;Lazaridou, Angeliki&lt;/author&gt;&lt;author&gt;Hughes, Edward&lt;/author&gt;&lt;author&gt;Gulcehre, Caglar&lt;/author&gt;&lt;author&gt;Ortega, Pedro A&lt;/author&gt;&lt;author&gt;Strouse, Dj&lt;/author&gt;&lt;author&gt;Leibo, Joel Z&lt;/author&gt;&lt;author&gt;De Freitas, Nando&lt;/author&gt;&lt;/authors&gt;&lt;/contributors&gt;&lt;titles&gt;&lt;title&gt;Social Influence as Intrinsic Motivation for Multi-Agent Deep Reinforcement Learning&lt;/title&gt;&lt;/titles&gt;&lt;dates&gt;&lt;year&gt;2018&lt;/year&gt;&lt;/dates&gt;&lt;urls&gt;&lt;/urls&gt;&lt;/record&gt;&lt;/Cite&gt;&lt;/EndNote&gt;</w:instrText>
      </w:r>
      <w:r>
        <w:rPr>
          <w:rFonts w:cs="Times New Roman"/>
        </w:rPr>
        <w:fldChar w:fldCharType="separate"/>
      </w:r>
      <w:r>
        <w:rPr>
          <w:rFonts w:cs="Times New Roman"/>
          <w:noProof/>
        </w:rPr>
        <w:t>[17]</w:t>
      </w:r>
      <w:r>
        <w:rPr>
          <w:rFonts w:cs="Times New Roman"/>
        </w:rPr>
        <w:fldChar w:fldCharType="end"/>
      </w:r>
      <w:r w:rsidRPr="00843346">
        <w:rPr>
          <w:rFonts w:cs="Times New Roman"/>
        </w:rPr>
        <w:t xml:space="preserve"> et al. defined an intrinsic reward function for multi-agent reinforcement learning, which encourages agents to take actions that have the greatest impact on the behaviors of other agents, so as to obtain cooperative exploration strategies.</w:t>
      </w:r>
      <w:r>
        <w:rPr>
          <w:rFonts w:cs="Times New Roman" w:hint="eastAsia"/>
        </w:rPr>
        <w:t xml:space="preserve"> </w:t>
      </w:r>
      <w:r w:rsidRPr="00843346">
        <w:rPr>
          <w:rFonts w:cs="Times New Roman"/>
        </w:rPr>
        <w:t xml:space="preserve">Mahajan et al. </w:t>
      </w:r>
      <w:r>
        <w:rPr>
          <w:rFonts w:cs="Times New Roman"/>
        </w:rPr>
        <w:fldChar w:fldCharType="begin"/>
      </w:r>
      <w:r>
        <w:rPr>
          <w:rFonts w:cs="Times New Roman"/>
        </w:rPr>
        <w:instrText xml:space="preserve"> ADDIN EN.CITE &lt;EndNote&gt;&lt;Cite&gt;&lt;Author&gt;Mahajan&lt;/Author&gt;&lt;Year&gt;2019&lt;/Year&gt;&lt;RecNum&gt;17&lt;/RecNum&gt;&lt;DisplayText&gt;[28]&lt;/DisplayText&gt;&lt;record&gt;&lt;rec-number&gt;17&lt;/rec-number&gt;&lt;foreign-keys&gt;&lt;key app="EN" db-id="spa92zax4f9exlez50t5adxd22zxvwaafwtr" timestamp="1624608645"&gt;17&lt;/key&gt;&lt;/foreign-keys&gt;&lt;ref-type name="Journal Article"&gt;17&lt;/ref-type&gt;&lt;contributors&gt;&lt;authors&gt;&lt;author&gt;Mahajan, A.&lt;/author&gt;&lt;author&gt;Rashid, T.&lt;/author&gt;&lt;author&gt;Samvelyan, M.&lt;/author&gt;&lt;author&gt;Whiteson, S.&lt;/author&gt;&lt;/authors&gt;&lt;/contributors&gt;&lt;titles&gt;&lt;title&gt;MAVEN: Multi-Agent Variational Exploration&lt;/title&gt;&lt;/titles&gt;&lt;dates&gt;&lt;year&gt;2019&lt;/year&gt;&lt;/dates&gt;&lt;urls&gt;&lt;/urls&gt;&lt;/record&gt;&lt;/Cite&gt;&lt;/EndNote&gt;</w:instrText>
      </w:r>
      <w:r>
        <w:rPr>
          <w:rFonts w:cs="Times New Roman"/>
        </w:rPr>
        <w:fldChar w:fldCharType="separate"/>
      </w:r>
      <w:r>
        <w:rPr>
          <w:rFonts w:cs="Times New Roman"/>
          <w:noProof/>
        </w:rPr>
        <w:t>[28]</w:t>
      </w:r>
      <w:r>
        <w:rPr>
          <w:rFonts w:cs="Times New Roman"/>
        </w:rPr>
        <w:fldChar w:fldCharType="end"/>
      </w:r>
      <w:r w:rsidRPr="00843346">
        <w:rPr>
          <w:rFonts w:cs="Times New Roman"/>
        </w:rPr>
        <w:t xml:space="preserve"> introduced a mechanism for implementing 'commitment' exploration, allowing agents to explore common strategies for temporary expansion.</w:t>
      </w:r>
      <w:r>
        <w:rPr>
          <w:rFonts w:cs="Times New Roman" w:hint="eastAsia"/>
        </w:rPr>
        <w:t xml:space="preserve"> </w:t>
      </w:r>
      <w:r w:rsidRPr="00843346">
        <w:rPr>
          <w:rFonts w:cs="Times New Roman"/>
        </w:rPr>
        <w:t xml:space="preserve">Wang et al. </w:t>
      </w:r>
      <w:r>
        <w:rPr>
          <w:rFonts w:cs="Times New Roman"/>
        </w:rPr>
        <w:fldChar w:fldCharType="begin"/>
      </w:r>
      <w:r>
        <w:rPr>
          <w:rFonts w:cs="Times New Roman"/>
        </w:rPr>
        <w:instrText xml:space="preserve"> ADDIN EN.CITE &lt;EndNote&gt;&lt;Cite&gt;&lt;Author&gt;Wang&lt;/Author&gt;&lt;Year&gt;2018&lt;/Year&gt;&lt;RecNum&gt;10&lt;/RecNum&gt;&lt;DisplayText&gt;[18]&lt;/DisplayText&gt;&lt;record&gt;&lt;rec-number&gt;10&lt;/rec-number&gt;&lt;foreign-keys&gt;&lt;key app="EN" db-id="spa92zax4f9exlez50t5adxd22zxvwaafwtr" timestamp="1624604540"&gt;10&lt;/key&gt;&lt;/foreign-keys&gt;&lt;ref-type name="Journal Article"&gt;17&lt;/ref-type&gt;&lt;contributors&gt;&lt;authors&gt;&lt;author&gt;Wang, J. X.&lt;/author&gt;&lt;author&gt;Hughes, E.&lt;/author&gt;&lt;author&gt;Fernando, C.&lt;/author&gt;&lt;author&gt;Czarnecki, W. M.&lt;/author&gt;&lt;author&gt;Leibo, J. Z.&lt;/author&gt;&lt;/authors&gt;&lt;/contributors&gt;&lt;titles&gt;&lt;title&gt;Evolving intrinsic motivations for altruistic behavior&lt;/title&gt;&lt;/titles&gt;&lt;dates&gt;&lt;year&gt;2018&lt;/year&gt;&lt;/dates&gt;&lt;urls&gt;&lt;/urls&gt;&lt;/record&gt;&lt;/Cite&gt;&lt;/EndNote&gt;</w:instrText>
      </w:r>
      <w:r>
        <w:rPr>
          <w:rFonts w:cs="Times New Roman"/>
        </w:rPr>
        <w:fldChar w:fldCharType="separate"/>
      </w:r>
      <w:r>
        <w:rPr>
          <w:rFonts w:cs="Times New Roman"/>
          <w:noProof/>
        </w:rPr>
        <w:t>[18]</w:t>
      </w:r>
      <w:r>
        <w:rPr>
          <w:rFonts w:cs="Times New Roman"/>
        </w:rPr>
        <w:fldChar w:fldCharType="end"/>
      </w:r>
      <w:r w:rsidRPr="00843346">
        <w:rPr>
          <w:rFonts w:cs="Times New Roman"/>
        </w:rPr>
        <w:t xml:space="preserve"> defined impact-based rewards that encourage agents to visit areas where their behavior affects the transformation and reward of other agents</w:t>
      </w:r>
      <w:r>
        <w:rPr>
          <w:rFonts w:cs="Times New Roman"/>
        </w:rPr>
        <w:t>.</w:t>
      </w:r>
      <w:r>
        <w:rPr>
          <w:rFonts w:cs="Times New Roman" w:hint="eastAsia"/>
        </w:rPr>
        <w:t xml:space="preserve"> </w:t>
      </w:r>
      <w:r w:rsidR="009C7EEF" w:rsidRPr="009C7EEF">
        <w:rPr>
          <w:rFonts w:cs="Times New Roman"/>
        </w:rPr>
        <w:t xml:space="preserve">Recently, Iqbal and Sha (2021) </w:t>
      </w:r>
      <w:r w:rsidR="009C7EEF">
        <w:rPr>
          <w:rFonts w:cs="Times New Roman"/>
        </w:rPr>
        <w:fldChar w:fldCharType="begin"/>
      </w:r>
      <w:r w:rsidR="009C7EEF">
        <w:rPr>
          <w:rFonts w:cs="Times New Roman"/>
        </w:rPr>
        <w:instrText xml:space="preserve"> ADDIN EN.CITE &lt;EndNote&gt;&lt;Cite&gt;&lt;Author&gt;Iqbal&lt;/Author&gt;&lt;Year&gt;2018&lt;/Year&gt;&lt;RecNum&gt;18&lt;/RecNum&gt;&lt;DisplayText&gt;[29]&lt;/DisplayText&gt;&lt;record&gt;&lt;rec-number&gt;18&lt;/rec-number&gt;&lt;foreign-keys&gt;&lt;key app="EN" db-id="spa92zax4f9exlez50t5adxd22zxvwaafwtr" timestamp="1624609029"&gt;18&lt;/key&gt;&lt;/foreign-keys&gt;&lt;ref-type name="Journal Article"&gt;17&lt;/ref-type&gt;&lt;contributors&gt;&lt;authors&gt;&lt;author&gt;Iqbal, S.&lt;/author&gt;&lt;author&gt;Sha, F.&lt;/author&gt;&lt;/authors&gt;&lt;/contributors&gt;&lt;titles&gt;&lt;title&gt;Actor-Attention-Critic for Multi-Agent Reinforcement Learning&lt;/title&gt;&lt;/titles&gt;&lt;dates&gt;&lt;year&gt;2018&lt;/year&gt;&lt;/dates&gt;&lt;urls&gt;&lt;/urls&gt;&lt;/record&gt;&lt;/Cite&gt;&lt;/EndNote&gt;</w:instrText>
      </w:r>
      <w:r w:rsidR="009C7EEF">
        <w:rPr>
          <w:rFonts w:cs="Times New Roman"/>
        </w:rPr>
        <w:fldChar w:fldCharType="separate"/>
      </w:r>
      <w:r w:rsidR="009C7EEF">
        <w:rPr>
          <w:rFonts w:cs="Times New Roman"/>
          <w:noProof/>
        </w:rPr>
        <w:t>[29]</w:t>
      </w:r>
      <w:r w:rsidR="009C7EEF">
        <w:rPr>
          <w:rFonts w:cs="Times New Roman"/>
        </w:rPr>
        <w:fldChar w:fldCharType="end"/>
      </w:r>
      <w:r w:rsidR="009C7EEF" w:rsidRPr="009C7EEF">
        <w:rPr>
          <w:rFonts w:cs="Times New Roman"/>
        </w:rPr>
        <w:t xml:space="preserve"> proposed a kind of exploration method based on internal reward. The main feature of this method is that it can coordinate the exploration strategies among agents and enable agents to better obtain overall benefits.</w:t>
      </w:r>
      <w:r w:rsidR="009C7EEF">
        <w:rPr>
          <w:rFonts w:cs="Times New Roman"/>
        </w:rPr>
        <w:t xml:space="preserve"> </w:t>
      </w:r>
      <w:r w:rsidR="00E149B9" w:rsidRPr="00E149B9">
        <w:rPr>
          <w:rFonts w:cs="Times New Roman"/>
        </w:rPr>
        <w:t>The above multi-agent exploration strategy still requires the agent to obtain the information of other agents by lipolysis. Further research is needed for the exploration strategy under the condition that only a small part of other agents can be obtained, or even the information of other agents is not required.</w:t>
      </w:r>
    </w:p>
    <w:p w14:paraId="39BCB27C" w14:textId="77777777" w:rsidR="00606539" w:rsidRPr="00767240" w:rsidRDefault="00606539" w:rsidP="007F0570"/>
    <w:p w14:paraId="0F57C8A4" w14:textId="2F26AE4C" w:rsidR="001269E2" w:rsidRPr="00812EE9" w:rsidRDefault="00E22876" w:rsidP="00295E6B">
      <w:pPr>
        <w:pStyle w:val="2"/>
        <w:rPr>
          <w:rFonts w:ascii="Times New Roman" w:hAnsi="Times New Roman"/>
        </w:rPr>
      </w:pPr>
      <w:r w:rsidRPr="00812EE9">
        <w:rPr>
          <w:rFonts w:ascii="Times New Roman" w:hAnsi="Times New Roman"/>
        </w:rPr>
        <w:t>3</w:t>
      </w:r>
      <w:r w:rsidR="001269E2" w:rsidRPr="00812EE9">
        <w:rPr>
          <w:rFonts w:ascii="Times New Roman" w:hAnsi="Times New Roman"/>
        </w:rPr>
        <w:t xml:space="preserve"> </w:t>
      </w:r>
      <w:r w:rsidR="00E149B9" w:rsidRPr="00E149B9">
        <w:rPr>
          <w:rFonts w:ascii="Times New Roman" w:hAnsi="Times New Roman"/>
        </w:rPr>
        <w:t>Multi-agent reinforcement learning and decision making tasks</w:t>
      </w:r>
    </w:p>
    <w:p w14:paraId="42CF192D" w14:textId="0C19BB15" w:rsidR="001269E2" w:rsidRPr="00812EE9" w:rsidRDefault="00E22876" w:rsidP="007F0570">
      <w:pPr>
        <w:pStyle w:val="3"/>
        <w:rPr>
          <w:rFonts w:ascii="Times New Roman" w:hAnsi="Times New Roman"/>
        </w:rPr>
      </w:pPr>
      <w:r w:rsidRPr="00812EE9">
        <w:rPr>
          <w:rFonts w:ascii="Times New Roman" w:hAnsi="Times New Roman"/>
        </w:rPr>
        <w:t>3</w:t>
      </w:r>
      <w:r w:rsidR="001269E2" w:rsidRPr="00812EE9">
        <w:rPr>
          <w:rFonts w:ascii="Times New Roman" w:hAnsi="Times New Roman"/>
        </w:rPr>
        <w:t xml:space="preserve">.1 </w:t>
      </w:r>
      <w:r w:rsidR="00585687" w:rsidRPr="00585687">
        <w:rPr>
          <w:rFonts w:ascii="Times New Roman" w:hAnsi="Times New Roman"/>
        </w:rPr>
        <w:t>Multi-agent reinforcement learning</w:t>
      </w:r>
    </w:p>
    <w:p w14:paraId="41ADB86B" w14:textId="49579FE7" w:rsidR="00AB611A" w:rsidRPr="00767240" w:rsidRDefault="005F5118" w:rsidP="007F0570">
      <w:r w:rsidRPr="005F5118">
        <w:t xml:space="preserve">We define the multi-agent reinforcement learning model as a quad, which includes the state set </w:t>
      </w:r>
      <m:oMath>
        <m:r>
          <w:rPr>
            <w:rFonts w:ascii="Cambria Math" w:hAnsi="Cambria Math"/>
          </w:rPr>
          <m:t>S</m:t>
        </m:r>
      </m:oMath>
      <w:r w:rsidRPr="005F5118">
        <w:t xml:space="preserve">, the state transfer function </w:t>
      </w:r>
      <m:oMath>
        <m:r>
          <w:rPr>
            <w:rFonts w:ascii="Cambria Math" w:hAnsi="Cambria Math"/>
          </w:rPr>
          <m:t>T</m:t>
        </m:r>
      </m:oMath>
      <w:r w:rsidRPr="005F5118">
        <w:t xml:space="preserve">, the action set </w:t>
      </w:r>
      <m:oMath>
        <m:r>
          <w:rPr>
            <w:rFonts w:ascii="Cambria Math" w:hAnsi="Cambria Math"/>
          </w:rPr>
          <m:t>A</m:t>
        </m:r>
      </m:oMath>
      <w:r w:rsidRPr="005F5118">
        <w:t xml:space="preserve"> and the reward </w:t>
      </w:r>
      <m:oMath>
        <m:r>
          <w:rPr>
            <w:rFonts w:ascii="Cambria Math" w:hAnsi="Cambria Math"/>
          </w:rPr>
          <m:t>R</m:t>
        </m:r>
      </m:oMath>
      <w:r w:rsidRPr="005F5118">
        <w:t xml:space="preserve">, i.e. </w:t>
      </w:r>
      <m:oMath>
        <m:r>
          <w:rPr>
            <w:rFonts w:ascii="Cambria Math" w:hAnsi="Cambria Math"/>
          </w:rPr>
          <m:t>&lt;S,  T,  A,  r&gt;</m:t>
        </m:r>
      </m:oMath>
      <w:r>
        <w:rPr>
          <w:rFonts w:hint="eastAsia"/>
        </w:rPr>
        <w:t>.</w:t>
      </w:r>
      <w:r>
        <w:t xml:space="preserve"> </w:t>
      </w:r>
      <w:r w:rsidR="001567B4" w:rsidRPr="001567B4">
        <w:rPr>
          <w:rFonts w:hint="eastAsia"/>
        </w:rPr>
        <w:t xml:space="preserve">There are </w:t>
      </w:r>
      <m:oMath>
        <m:r>
          <w:rPr>
            <w:rFonts w:ascii="Cambria Math" w:hAnsi="Cambria Math" w:hint="eastAsia"/>
          </w:rPr>
          <m:t>N</m:t>
        </m:r>
      </m:oMath>
      <w:r w:rsidR="001567B4" w:rsidRPr="001567B4">
        <w:rPr>
          <w:rFonts w:hint="eastAsia"/>
        </w:rPr>
        <w:t xml:space="preserve"> agents in the environment, and the state that each agent can perceive is </w:t>
      </w:r>
      <m:oMath>
        <m:sSub>
          <m:sSubPr>
            <m:ctrlPr>
              <w:rPr>
                <w:rFonts w:ascii="Cambria Math" w:hAnsi="Cambria Math"/>
                <w:i/>
              </w:rPr>
            </m:ctrlPr>
          </m:sSubPr>
          <m:e>
            <m:r>
              <w:rPr>
                <w:rFonts w:ascii="Cambria Math" w:hAnsi="Cambria Math"/>
              </w:rPr>
              <m:t>O</m:t>
            </m:r>
          </m:e>
          <m:sub>
            <m:r>
              <w:rPr>
                <w:rFonts w:ascii="Cambria Math" w:hAnsi="Cambria Math"/>
              </w:rPr>
              <m:t>n</m:t>
            </m:r>
          </m:sub>
        </m:sSub>
        <m:r>
          <w:rPr>
            <w:rFonts w:ascii="Cambria Math" w:hAnsi="Cambria Math"/>
          </w:rPr>
          <m:t>:</m:t>
        </m:r>
        <m:r>
          <w:rPr>
            <w:rFonts w:ascii="Cambria Math" w:hAnsi="Cambria Math" w:hint="eastAsia"/>
          </w:rPr>
          <m:t>S</m:t>
        </m:r>
        <m:r>
          <w:rPr>
            <w:rFonts w:ascii="Cambria Math" w:hAnsi="Cambria Math" w:hint="eastAsia"/>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DF150F" w:rsidRPr="00B5059A">
        <w:rPr>
          <w:rFonts w:hint="eastAsia"/>
        </w:rPr>
        <w:t>，</w:t>
      </w:r>
      <w:r w:rsidR="001567B4">
        <w:t>i</w:t>
      </w:r>
      <w:r w:rsidR="001567B4" w:rsidRPr="001567B4">
        <w:t xml:space="preserve">t means that the </w:t>
      </w:r>
      <m:oMath>
        <m:r>
          <w:rPr>
            <w:rFonts w:ascii="Cambria Math" w:hAnsi="Cambria Math"/>
          </w:rPr>
          <m:t>agen</m:t>
        </m:r>
        <m:sSub>
          <m:sSubPr>
            <m:ctrlPr>
              <w:rPr>
                <w:rFonts w:ascii="Cambria Math" w:hAnsi="Cambria Math"/>
                <w:i/>
              </w:rPr>
            </m:ctrlPr>
          </m:sSubPr>
          <m:e>
            <m:r>
              <w:rPr>
                <w:rFonts w:ascii="Cambria Math" w:hAnsi="Cambria Math"/>
              </w:rPr>
              <m:t>t</m:t>
            </m:r>
          </m:e>
          <m:sub>
            <m:r>
              <w:rPr>
                <w:rFonts w:ascii="Cambria Math" w:hAnsi="Cambria Math"/>
              </w:rPr>
              <m:t>n</m:t>
            </m:r>
          </m:sub>
        </m:sSub>
      </m:oMath>
      <w:r w:rsidR="001567B4" w:rsidRPr="001567B4">
        <w:t xml:space="preserve"> can observe </w:t>
      </w:r>
      <m:oMath>
        <m:r>
          <w:rPr>
            <w:rFonts w:ascii="Cambria Math" w:hAnsi="Cambria Math"/>
          </w:rPr>
          <m:t>d</m:t>
        </m:r>
      </m:oMath>
      <w:r w:rsidR="001567B4" w:rsidRPr="001567B4">
        <w:t xml:space="preserve"> dimensions of the state</w:t>
      </w:r>
      <w:r w:rsidR="001567B4">
        <w:t>. T</w:t>
      </w:r>
      <w:r w:rsidR="001567B4" w:rsidRPr="001567B4">
        <w:t>hat is, the agent can only partially observe its state.</w:t>
      </w:r>
      <w:r w:rsidR="001567B4">
        <w:t xml:space="preserve"> </w:t>
      </w:r>
      <w:r w:rsidR="0054201A" w:rsidRPr="0054201A">
        <w:t xml:space="preserve">Each agent in the environment interacts with the environment through its actions </w:t>
      </w:r>
      <w:r w:rsidR="0054201A" w:rsidRPr="00767240">
        <w:rPr>
          <w:i/>
          <w:iCs w:val="0"/>
        </w:rPr>
        <w:t>A</w:t>
      </w:r>
      <w:r w:rsidR="0054201A" w:rsidRPr="00767240">
        <w:rPr>
          <w:i/>
          <w:iCs w:val="0"/>
          <w:vertAlign w:val="subscript"/>
        </w:rPr>
        <w:t>n</w:t>
      </w:r>
      <w:r w:rsidR="0054201A" w:rsidRPr="0054201A">
        <w:t>, and the actions of the agent will cause changes in the state of the environment.</w:t>
      </w:r>
      <w:r w:rsidR="0054201A">
        <w:t xml:space="preserve"> </w:t>
      </w:r>
      <w:r w:rsidR="00A13993" w:rsidRPr="00A13993">
        <w:t>The change is described by the state transition function:</w:t>
      </w:r>
      <w:r w:rsidR="00A13993">
        <w:t xml:space="preserve"> </w:t>
      </w:r>
      <m:oMath>
        <m:r>
          <w:rPr>
            <w:rFonts w:ascii="Cambria Math" w:hAnsi="Cambria Math"/>
          </w:rPr>
          <m:t>T</m:t>
        </m:r>
        <m:r>
          <w:rPr>
            <w:rFonts w:ascii="Cambria Math" w:hAnsi="Cambria Math"/>
          </w:rPr>
          <m:t>=</m:t>
        </m:r>
        <m:r>
          <w:rPr>
            <w:rFonts w:ascii="Cambria Math" w:hAnsi="Cambria Math"/>
          </w:rPr>
          <m:t>s×</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A</m:t>
            </m:r>
          </m:e>
          <m:sub>
            <m:r>
              <w:rPr>
                <w:rFonts w:ascii="Cambria Math" w:hAnsi="Cambria Math"/>
              </w:rPr>
              <m:t>n</m:t>
            </m:r>
          </m:sub>
        </m:sSub>
        <m:r>
          <w:rPr>
            <w:rFonts w:ascii="Cambria Math" w:hAnsi="Cambria Math"/>
          </w:rPr>
          <m:t>⟶s</m:t>
        </m:r>
        <m:r>
          <w:rPr>
            <w:rFonts w:ascii="Cambria Math" w:hAnsi="Cambria Math" w:hint="eastAsia"/>
          </w:rPr>
          <m:t>'</m:t>
        </m:r>
      </m:oMath>
      <w:r w:rsidR="008D1F94">
        <w:t>.</w:t>
      </w:r>
      <w:r w:rsidR="008D1F94" w:rsidRPr="008D1F94">
        <w:t xml:space="preserve"> </w:t>
      </w:r>
      <w:r w:rsidR="008D1F94" w:rsidRPr="008D1F94">
        <w:t xml:space="preserve">That is, the actions of all agents in the environment work together to change the state of the environment from </w:t>
      </w:r>
      <m:oMath>
        <m:r>
          <w:rPr>
            <w:rFonts w:ascii="Cambria Math" w:hAnsi="Cambria Math"/>
          </w:rPr>
          <m:t>s</m:t>
        </m:r>
      </m:oMath>
      <w:r w:rsidR="008D1F94" w:rsidRPr="008D1F94">
        <w:t xml:space="preserve"> to another state </w:t>
      </w:r>
      <m:oMath>
        <m:r>
          <w:rPr>
            <w:rFonts w:ascii="Cambria Math" w:hAnsi="Cambria Math"/>
          </w:rPr>
          <m:t>s'</m:t>
        </m:r>
      </m:oMath>
      <w:r w:rsidR="007F2CF9">
        <w:rPr>
          <w:rFonts w:hint="eastAsia"/>
        </w:rPr>
        <w:t>.</w:t>
      </w:r>
      <w:r w:rsidR="00A55590">
        <w:t xml:space="preserve"> </w:t>
      </w:r>
    </w:p>
    <w:p w14:paraId="55EEA6A1" w14:textId="77777777" w:rsidR="00AB611A" w:rsidRPr="00767240" w:rsidRDefault="00AB611A" w:rsidP="007F0570"/>
    <w:p w14:paraId="2F9F5A4B" w14:textId="15E5F023" w:rsidR="001269E2" w:rsidRPr="00767240" w:rsidRDefault="00A07A36" w:rsidP="007F0570">
      <w:r w:rsidRPr="00A07A36">
        <w:t xml:space="preserve">Each agent </w:t>
      </w:r>
      <m:oMath>
        <m:r>
          <w:rPr>
            <w:rFonts w:ascii="Cambria Math" w:hAnsi="Cambria Math"/>
          </w:rPr>
          <m:t>i</m:t>
        </m:r>
      </m:oMath>
      <w:r w:rsidRPr="00A07A36">
        <w:t xml:space="preserve"> learns the strategy </w:t>
      </w:r>
      <m:oMath>
        <m:r>
          <w:rPr>
            <w:rFonts w:ascii="Cambria Math" w:hAnsi="Cambria Math"/>
          </w:rPr>
          <m:t>π(</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m:t>
        </m:r>
      </m:oMath>
      <w:r w:rsidRPr="00A07A36">
        <w:t xml:space="preserve"> according to its observation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O(s,i)</m:t>
        </m:r>
      </m:oMath>
      <w:r>
        <w:rPr>
          <w:rFonts w:hint="eastAsia"/>
        </w:rPr>
        <w:t>.</w:t>
      </w:r>
      <w:r w:rsidRPr="00A07A36">
        <w:t xml:space="preserve"> After the agent executes the action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A07A36">
        <w:t xml:space="preserve">, it will get the reward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Pr="00A07A36">
        <w:t>, and evaluate the result of the action through the reward.</w:t>
      </w:r>
      <w:r>
        <w:t xml:space="preserve"> </w:t>
      </w:r>
      <w:r w:rsidR="00355EBC" w:rsidRPr="00355EBC">
        <w:t>The goal of the agent is to learn an optimization strategy in order to obtain the greatest long-term benefits.</w:t>
      </w:r>
      <w:r w:rsidR="00355EBC">
        <w:rPr>
          <w:rFonts w:hint="eastAsia"/>
        </w:rPr>
        <w:t xml:space="preserve"> </w:t>
      </w:r>
      <w:r w:rsidR="00355EBC" w:rsidRPr="00355EBC">
        <w:t>The definition of long-term benefits of an agent</w:t>
      </w:r>
      <w:r w:rsidR="00F643FA">
        <w:t xml:space="preserve"> as</w:t>
      </w:r>
      <w:r w:rsidR="005A751D" w:rsidRPr="00767240">
        <w:rPr>
          <w:rFonts w:hint="eastAsia"/>
        </w:rPr>
        <w:t>：</w:t>
      </w:r>
    </w:p>
    <w:p w14:paraId="62826D0B" w14:textId="0E42B454" w:rsidR="00E670A9" w:rsidRPr="00D30BAD" w:rsidRDefault="00CE03EB" w:rsidP="007F0570">
      <w:pPr>
        <w:rPr>
          <w:i/>
        </w:rPr>
      </w:pPr>
      <m:oMathPara>
        <m:oMath>
          <m:sSub>
            <m:sSubPr>
              <m:ctrlPr>
                <w:rPr>
                  <w:rFonts w:ascii="Cambria Math" w:hAnsi="Cambria Math"/>
                  <w:i/>
                </w:rPr>
              </m:ctrlPr>
            </m:sSubPr>
            <m:e>
              <m:r>
                <w:rPr>
                  <w:rFonts w:ascii="Cambria Math" w:hAnsi="Cambria Math"/>
                </w:rPr>
                <m:t>Q</m:t>
              </m:r>
            </m:e>
            <m:sub>
              <m:acc>
                <m:accPr>
                  <m:chr m:val="⃗"/>
                  <m:ctrlPr>
                    <w:rPr>
                      <w:rFonts w:ascii="Cambria Math" w:hAnsi="Cambria Math"/>
                      <w:i/>
                    </w:rPr>
                  </m:ctrlPr>
                </m:accPr>
                <m:e>
                  <m:r>
                    <w:rPr>
                      <w:rFonts w:ascii="Cambria Math" w:hAnsi="Cambria Math"/>
                    </w:rPr>
                    <m:t>π</m:t>
                  </m:r>
                </m:e>
              </m:acc>
            </m:sub>
          </m:sSub>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a</m:t>
                      </m:r>
                    </m:e>
                    <m:sub>
                      <m:r>
                        <w:rPr>
                          <w:rFonts w:ascii="Cambria Math" w:hAnsi="Cambria Math"/>
                        </w:rPr>
                        <m:t>0</m:t>
                      </m:r>
                    </m:sub>
                  </m:sSub>
                </m:e>
              </m:acc>
            </m:e>
          </m:d>
          <m:r>
            <m:rPr>
              <m:scr m:val="double-struck"/>
            </m:rPr>
            <w:rPr>
              <w:rFonts w:ascii="Cambria Math" w:hAnsi="Cambria Math"/>
            </w:rPr>
            <m:t>=E</m:t>
          </m:r>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t=0</m:t>
                  </m:r>
                </m:sub>
                <m:sup>
                  <m:r>
                    <w:rPr>
                      <w:rFonts w:ascii="Cambria Math" w:hAnsi="Cambria Math" w:hint="eastAsia"/>
                    </w:rPr>
                    <m:t>∞</m:t>
                  </m:r>
                </m:sup>
                <m:e>
                  <m:sSup>
                    <m:sSupPr>
                      <m:ctrlPr>
                        <w:rPr>
                          <w:rFonts w:ascii="Cambria Math" w:hAnsi="Cambria Math"/>
                          <w:i/>
                        </w:rPr>
                      </m:ctrlPr>
                    </m:sSupPr>
                    <m:e>
                      <m:r>
                        <w:rPr>
                          <w:rFonts w:ascii="Cambria Math" w:hAnsi="Cambria Math"/>
                        </w:rPr>
                        <m:t>γ</m:t>
                      </m:r>
                    </m:e>
                    <m:sup>
                      <m:r>
                        <w:rPr>
                          <w:rFonts w:ascii="Cambria Math" w:hAnsi="Cambria Math"/>
                        </w:rPr>
                        <m:t>t</m:t>
                      </m:r>
                    </m:sup>
                  </m:sSup>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t</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a</m:t>
                          </m:r>
                        </m:e>
                        <m:sub>
                          <m:r>
                            <w:rPr>
                              <w:rFonts w:ascii="Cambria Math" w:hAnsi="Cambria Math"/>
                            </w:rPr>
                            <m:t>t</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π</m:t>
                          </m:r>
                        </m:e>
                        <m:sub>
                          <m:r>
                            <w:rPr>
                              <w:rFonts w:ascii="Cambria Math" w:hAnsi="Cambria Math"/>
                            </w:rPr>
                            <m:t>t</m:t>
                          </m:r>
                        </m:sub>
                      </m:sSub>
                    </m:e>
                  </m:acc>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a</m:t>
                          </m:r>
                        </m:e>
                        <m:sub>
                          <m:r>
                            <w:rPr>
                              <w:rFonts w:ascii="Cambria Math" w:hAnsi="Cambria Math"/>
                            </w:rPr>
                            <m:t>t</m:t>
                          </m:r>
                        </m:sub>
                      </m:sSub>
                    </m:e>
                  </m:acc>
                  <m:r>
                    <w:rPr>
                      <w:rFonts w:ascii="Cambria Math" w:hAnsi="Cambria Math"/>
                    </w:rPr>
                    <m:t>)</m:t>
                  </m:r>
                </m:e>
              </m:nary>
            </m:e>
          </m:d>
        </m:oMath>
      </m:oMathPara>
    </w:p>
    <w:p w14:paraId="300CBF3A" w14:textId="5D3737B2" w:rsidR="00D30BAD" w:rsidRPr="00D30BAD" w:rsidRDefault="00826689" w:rsidP="00D30BAD">
      <w:pPr>
        <w:jc w:val="right"/>
        <w:rPr>
          <w:iCs w:val="0"/>
        </w:rPr>
      </w:pPr>
      <w:r w:rsidRPr="00826689">
        <w:rPr>
          <w:iCs w:val="0"/>
        </w:rPr>
        <w:t xml:space="preserve">Formula </w:t>
      </w:r>
      <w:r w:rsidR="00D30BAD" w:rsidRPr="00D30BAD">
        <w:rPr>
          <w:iCs w:val="0"/>
        </w:rPr>
        <w:t>1</w:t>
      </w:r>
      <w:r w:rsidR="00B6247F">
        <w:rPr>
          <w:iCs w:val="0"/>
        </w:rPr>
        <w:t>.</w:t>
      </w:r>
    </w:p>
    <w:p w14:paraId="055476E1" w14:textId="57EF9B19" w:rsidR="00407ED7" w:rsidRPr="00767240" w:rsidRDefault="008F40C1" w:rsidP="007F0570">
      <w:r w:rsidRPr="008F40C1">
        <w:t xml:space="preserve">Among them, </w:t>
      </w:r>
      <m:oMath>
        <m:r>
          <w:rPr>
            <w:rFonts w:ascii="Cambria Math" w:hAnsi="Cambria Math"/>
          </w:rPr>
          <m:t>γ</m:t>
        </m:r>
      </m:oMath>
      <w:r w:rsidRPr="008F40C1">
        <w:t xml:space="preserve"> is a discount factor between 0 and 1.</w:t>
      </w:r>
      <w:r>
        <w:t xml:space="preserve"> </w:t>
      </w:r>
      <w:r w:rsidR="00826689" w:rsidRPr="00826689">
        <w:t>For simplicity,</w:t>
      </w:r>
      <w:r w:rsidR="00826689">
        <w:rPr>
          <w:rFonts w:hint="eastAsia"/>
        </w:rPr>
        <w:t xml:space="preserve"> </w:t>
      </w:r>
      <m:oMath>
        <m:acc>
          <m:accPr>
            <m:chr m:val="⃗"/>
            <m:ctrlPr>
              <w:rPr>
                <w:rFonts w:ascii="Cambria Math" w:hAnsi="Cambria Math"/>
                <w:i/>
              </w:rPr>
            </m:ctrlPr>
          </m:accPr>
          <m:e>
            <m:r>
              <w:rPr>
                <w:rFonts w:ascii="Cambria Math" w:hAnsi="Cambria Math"/>
              </w:rPr>
              <m:t>a</m:t>
            </m:r>
          </m:e>
        </m:ac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n</m:t>
            </m:r>
          </m:sub>
        </m:sSub>
        <m:r>
          <w:rPr>
            <w:rFonts w:ascii="Cambria Math" w:hAnsi="Cambria Math"/>
          </w:rPr>
          <m:t>)</m:t>
        </m:r>
      </m:oMath>
      <w:r w:rsidR="002709AB">
        <w:rPr>
          <w:rFonts w:hint="eastAsia"/>
        </w:rPr>
        <w:t>.</w:t>
      </w:r>
      <w:r w:rsidR="002709AB">
        <w:t xml:space="preserve"> </w:t>
      </w:r>
      <w:r w:rsidR="00694612" w:rsidRPr="00694612">
        <w:t xml:space="preserve">For agent </w:t>
      </w:r>
      <m:oMath>
        <m:r>
          <w:rPr>
            <w:rFonts w:ascii="Cambria Math" w:hAnsi="Cambria Math"/>
          </w:rPr>
          <m:t>i</m:t>
        </m:r>
      </m:oMath>
      <w:r w:rsidR="00694612" w:rsidRPr="00694612">
        <w:t xml:space="preserve">, in order to obtain the maximum expected return, the </w:t>
      </w:r>
      <m:oMath>
        <m:r>
          <w:rPr>
            <w:rFonts w:ascii="Cambria Math" w:hAnsi="Cambria Math"/>
          </w:rPr>
          <m:t>Q</m:t>
        </m:r>
      </m:oMath>
      <w:r w:rsidR="00694612" w:rsidRPr="00694612">
        <w:t xml:space="preserve"> function can be updated according to the </w:t>
      </w:r>
      <w:r w:rsidR="00694612" w:rsidRPr="00694612">
        <w:lastRenderedPageBreak/>
        <w:t>following function</w:t>
      </w:r>
      <w:r w:rsidR="00B33D94">
        <w:rPr>
          <w:rFonts w:hint="eastAsia"/>
        </w:rPr>
        <w:t xml:space="preserve"> </w:t>
      </w:r>
      <w:r w:rsidR="00534BAD">
        <w:fldChar w:fldCharType="begin"/>
      </w:r>
      <w:r w:rsidR="00534BAD">
        <w:instrText xml:space="preserve"> ADDIN EN.CITE &lt;EndNote&gt;&lt;Cite&gt;&lt;Author&gt;Watkins&lt;/Author&gt;&lt;Year&gt;1992&lt;/Year&gt;&lt;RecNum&gt;37&lt;/RecNum&gt;&lt;DisplayText&gt;[30]&lt;/DisplayText&gt;&lt;record&gt;&lt;rec-number&gt;37&lt;/rec-number&gt;&lt;foreign-keys&gt;&lt;key app="EN" db-id="spa92zax4f9exlez50t5adxd22zxvwaafwtr" timestamp="1624887987"&gt;37&lt;/key&gt;&lt;/foreign-keys&gt;&lt;ref-type name="Journal Article"&gt;17&lt;/ref-type&gt;&lt;contributors&gt;&lt;authors&gt;&lt;author&gt;Watkins, Christopher JCH&lt;/author&gt;&lt;author&gt;Dayan, Peter&lt;/author&gt;&lt;/authors&gt;&lt;/contributors&gt;&lt;titles&gt;&lt;title&gt;Q-learning&lt;/title&gt;&lt;secondary-title&gt;Machine learning&lt;/secondary-title&gt;&lt;/titles&gt;&lt;periodical&gt;&lt;full-title&gt;Machine learning&lt;/full-title&gt;&lt;/periodical&gt;&lt;pages&gt;279-292&lt;/pages&gt;&lt;volume&gt;8&lt;/volume&gt;&lt;number&gt;3-4&lt;/number&gt;&lt;dates&gt;&lt;year&gt;1992&lt;/year&gt;&lt;/dates&gt;&lt;isbn&gt;0885-6125&lt;/isbn&gt;&lt;urls&gt;&lt;/urls&gt;&lt;/record&gt;&lt;/Cite&gt;&lt;/EndNote&gt;</w:instrText>
      </w:r>
      <w:r w:rsidR="00534BAD">
        <w:fldChar w:fldCharType="separate"/>
      </w:r>
      <w:r w:rsidR="00534BAD">
        <w:rPr>
          <w:noProof/>
        </w:rPr>
        <w:t>[30]</w:t>
      </w:r>
      <w:r w:rsidR="00534BAD">
        <w:fldChar w:fldCharType="end"/>
      </w:r>
      <w:r w:rsidR="00201DA8">
        <w:rPr>
          <w:rFonts w:hint="eastAsia"/>
        </w:rPr>
        <w:t>.</w:t>
      </w:r>
    </w:p>
    <w:p w14:paraId="56CE20A2" w14:textId="7552935C" w:rsidR="00D44BDB" w:rsidRPr="00767240" w:rsidRDefault="00CE03EB" w:rsidP="007F0570">
      <w:pPr>
        <w:rPr>
          <w:iCs w:val="0"/>
        </w:rPr>
      </w:pPr>
      <m:oMathPara>
        <m:oMath>
          <m:sSubSup>
            <m:sSubSupPr>
              <m:ctrlPr>
                <w:rPr>
                  <w:rFonts w:ascii="Cambria Math" w:hAnsi="Cambria Math"/>
                  <w:i/>
                  <w:iCs w:val="0"/>
                </w:rPr>
              </m:ctrlPr>
            </m:sSubSupPr>
            <m:e>
              <m:r>
                <w:rPr>
                  <w:rFonts w:ascii="Cambria Math" w:hAnsi="Cambria Math"/>
                </w:rPr>
                <m:t>Q</m:t>
              </m:r>
            </m:e>
            <m:sub>
              <m:r>
                <w:rPr>
                  <w:rFonts w:ascii="Cambria Math" w:hAnsi="Cambria Math"/>
                </w:rPr>
                <m:t>t+1</m:t>
              </m:r>
            </m:sub>
            <m:sup>
              <m:r>
                <w:rPr>
                  <w:rFonts w:ascii="Cambria Math" w:hAnsi="Cambria Math"/>
                </w:rPr>
                <m:t>i</m:t>
              </m:r>
            </m:sup>
          </m:sSubSup>
          <m:d>
            <m:dPr>
              <m:ctrlPr>
                <w:rPr>
                  <w:rFonts w:ascii="Cambria Math" w:hAnsi="Cambria Math"/>
                  <w:i/>
                  <w:iCs w:val="0"/>
                </w:rPr>
              </m:ctrlPr>
            </m:dPr>
            <m:e>
              <m:sSub>
                <m:sSubPr>
                  <m:ctrlPr>
                    <w:rPr>
                      <w:rFonts w:ascii="Cambria Math" w:hAnsi="Cambria Math"/>
                      <w:i/>
                      <w:iCs w:val="0"/>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iCs w:val="0"/>
                    </w:rPr>
                  </m:ctrlPr>
                </m:sSubPr>
                <m:e>
                  <m:r>
                    <w:rPr>
                      <w:rFonts w:ascii="Cambria Math" w:hAnsi="Cambria Math"/>
                    </w:rPr>
                    <m:t>a</m:t>
                  </m:r>
                </m:e>
                <m:sub>
                  <m:r>
                    <w:rPr>
                      <w:rFonts w:ascii="Cambria Math" w:hAnsi="Cambria Math"/>
                    </w:rPr>
                    <m:t>t</m:t>
                  </m:r>
                </m:sub>
              </m:sSub>
            </m:e>
          </m:d>
          <m:r>
            <w:rPr>
              <w:rFonts w:ascii="Cambria Math" w:hAnsi="Cambria Math"/>
            </w:rPr>
            <m:t>=</m:t>
          </m:r>
          <m:sSubSup>
            <m:sSubSupPr>
              <m:ctrlPr>
                <w:rPr>
                  <w:rFonts w:ascii="Cambria Math" w:hAnsi="Cambria Math"/>
                  <w:i/>
                  <w:iCs w:val="0"/>
                </w:rPr>
              </m:ctrlPr>
            </m:sSubSupPr>
            <m:e>
              <m:r>
                <w:rPr>
                  <w:rFonts w:ascii="Cambria Math" w:hAnsi="Cambria Math"/>
                </w:rPr>
                <m:t>Q</m:t>
              </m:r>
            </m:e>
            <m:sub>
              <m:r>
                <w:rPr>
                  <w:rFonts w:ascii="Cambria Math" w:hAnsi="Cambria Math"/>
                </w:rPr>
                <m:t>t</m:t>
              </m:r>
            </m:sub>
            <m:sup>
              <m:r>
                <w:rPr>
                  <w:rFonts w:ascii="Cambria Math" w:hAnsi="Cambria Math"/>
                </w:rPr>
                <m:t>i</m:t>
              </m:r>
            </m:sup>
          </m:sSubSup>
          <m:d>
            <m:dPr>
              <m:ctrlPr>
                <w:rPr>
                  <w:rFonts w:ascii="Cambria Math" w:hAnsi="Cambria Math"/>
                  <w:i/>
                  <w:iCs w:val="0"/>
                </w:rPr>
              </m:ctrlPr>
            </m:dPr>
            <m:e>
              <m:sSub>
                <m:sSubPr>
                  <m:ctrlPr>
                    <w:rPr>
                      <w:rFonts w:ascii="Cambria Math" w:hAnsi="Cambria Math"/>
                      <w:i/>
                      <w:iCs w:val="0"/>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iCs w:val="0"/>
                    </w:rPr>
                  </m:ctrlPr>
                </m:sSubPr>
                <m:e>
                  <m:r>
                    <w:rPr>
                      <w:rFonts w:ascii="Cambria Math" w:hAnsi="Cambria Math"/>
                    </w:rPr>
                    <m:t>a</m:t>
                  </m:r>
                </m:e>
                <m:sub>
                  <m:r>
                    <w:rPr>
                      <w:rFonts w:ascii="Cambria Math" w:hAnsi="Cambria Math"/>
                    </w:rPr>
                    <m:t>t</m:t>
                  </m:r>
                </m:sub>
              </m:sSub>
            </m:e>
          </m:d>
          <m:r>
            <w:rPr>
              <w:rFonts w:ascii="Cambria Math" w:hAnsi="Cambria Math"/>
            </w:rPr>
            <m:t>+</m:t>
          </m:r>
          <m:sSup>
            <m:sSupPr>
              <m:ctrlPr>
                <w:rPr>
                  <w:rFonts w:ascii="Cambria Math" w:hAnsi="Cambria Math"/>
                  <w:i/>
                  <w:iCs w:val="0"/>
                </w:rPr>
              </m:ctrlPr>
            </m:sSupPr>
            <m:e>
              <m:r>
                <w:rPr>
                  <w:rFonts w:ascii="Cambria Math" w:hAnsi="Cambria Math"/>
                </w:rPr>
                <m:t>η</m:t>
              </m:r>
            </m:e>
            <m:sup>
              <m:r>
                <w:rPr>
                  <w:rFonts w:ascii="Cambria Math" w:hAnsi="Cambria Math"/>
                </w:rPr>
                <m:t>i</m:t>
              </m:r>
            </m:sup>
          </m:sSup>
          <m:r>
            <w:rPr>
              <w:rFonts w:ascii="Cambria Math" w:hAnsi="Cambria Math"/>
            </w:rPr>
            <m:t>[</m:t>
          </m:r>
          <m:sSubSup>
            <m:sSubSupPr>
              <m:ctrlPr>
                <w:rPr>
                  <w:rFonts w:ascii="Cambria Math" w:hAnsi="Cambria Math"/>
                  <w:i/>
                  <w:iCs w:val="0"/>
                </w:rPr>
              </m:ctrlPr>
            </m:sSubSupPr>
            <m:e>
              <m:r>
                <w:rPr>
                  <w:rFonts w:ascii="Cambria Math" w:hAnsi="Cambria Math"/>
                </w:rPr>
                <m:t>r</m:t>
              </m:r>
            </m:e>
            <m:sub>
              <m:r>
                <w:rPr>
                  <w:rFonts w:ascii="Cambria Math" w:hAnsi="Cambria Math"/>
                </w:rPr>
                <m:t>t+1</m:t>
              </m:r>
            </m:sub>
            <m:sup>
              <m:r>
                <w:rPr>
                  <w:rFonts w:ascii="Cambria Math" w:hAnsi="Cambria Math"/>
                </w:rPr>
                <m:t>i</m:t>
              </m:r>
            </m:sup>
          </m:sSubSup>
          <m:r>
            <w:rPr>
              <w:rFonts w:ascii="Cambria Math" w:hAnsi="Cambria Math"/>
            </w:rPr>
            <m:t>+</m:t>
          </m:r>
          <m:sSup>
            <m:sSupPr>
              <m:ctrlPr>
                <w:rPr>
                  <w:rFonts w:ascii="Cambria Math" w:hAnsi="Cambria Math"/>
                  <w:i/>
                </w:rPr>
              </m:ctrlPr>
            </m:sSupPr>
            <m:e>
              <m:r>
                <w:rPr>
                  <w:rFonts w:ascii="Cambria Math" w:hAnsi="Cambria Math"/>
                </w:rPr>
                <m:t>γ</m:t>
              </m:r>
              <m:ctrlPr>
                <w:rPr>
                  <w:rFonts w:ascii="Cambria Math" w:hAnsi="Cambria Math"/>
                  <w:i/>
                  <w:iCs w:val="0"/>
                </w:rPr>
              </m:ctrlPr>
            </m:e>
            <m:sup>
              <m:r>
                <w:rPr>
                  <w:rFonts w:ascii="Cambria Math" w:hAnsi="Cambria Math"/>
                </w:rPr>
                <m:t>i</m:t>
              </m:r>
            </m:sup>
          </m:sSup>
          <m:func>
            <m:funcPr>
              <m:ctrlPr>
                <w:rPr>
                  <w:rFonts w:ascii="Cambria Math" w:hAnsi="Cambria Math"/>
                  <w:i/>
                  <w:iCs w:val="0"/>
                </w:rPr>
              </m:ctrlPr>
            </m:funcPr>
            <m:fName>
              <m:limLow>
                <m:limLowPr>
                  <m:ctrlPr>
                    <w:rPr>
                      <w:rFonts w:ascii="Cambria Math" w:hAnsi="Cambria Math"/>
                      <w:i/>
                      <w:iCs w:val="0"/>
                    </w:rPr>
                  </m:ctrlPr>
                </m:limLowPr>
                <m:e>
                  <m:r>
                    <m:rPr>
                      <m:sty m:val="p"/>
                    </m:rPr>
                    <w:rPr>
                      <w:rFonts w:ascii="Cambria Math" w:hAnsi="Cambria Math"/>
                    </w:rPr>
                    <m:t>max</m:t>
                  </m:r>
                </m:e>
                <m:lim>
                  <m:sSup>
                    <m:sSupPr>
                      <m:ctrlPr>
                        <w:rPr>
                          <w:rFonts w:ascii="Cambria Math" w:hAnsi="Cambria Math"/>
                          <w:i/>
                          <w:iCs w:val="0"/>
                        </w:rPr>
                      </m:ctrlPr>
                    </m:sSupPr>
                    <m:e>
                      <m:r>
                        <w:rPr>
                          <w:rFonts w:ascii="Cambria Math" w:hAnsi="Cambria Math"/>
                        </w:rPr>
                        <m:t>a</m:t>
                      </m:r>
                    </m:e>
                    <m:sup>
                      <m:r>
                        <w:rPr>
                          <w:rFonts w:ascii="Cambria Math" w:hAnsi="Cambria Math" w:hint="eastAsia"/>
                        </w:rPr>
                        <m:t>'</m:t>
                      </m:r>
                    </m:sup>
                  </m:sSup>
                </m:lim>
              </m:limLow>
            </m:fName>
            <m:e>
              <m:sSubSup>
                <m:sSubSupPr>
                  <m:ctrlPr>
                    <w:rPr>
                      <w:rFonts w:ascii="Cambria Math" w:hAnsi="Cambria Math"/>
                      <w:i/>
                      <w:iCs w:val="0"/>
                    </w:rPr>
                  </m:ctrlPr>
                </m:sSubSupPr>
                <m:e>
                  <m:r>
                    <w:rPr>
                      <w:rFonts w:ascii="Cambria Math" w:hAnsi="Cambria Math"/>
                    </w:rPr>
                    <m:t>Q</m:t>
                  </m:r>
                </m:e>
                <m:sub>
                  <m:r>
                    <w:rPr>
                      <w:rFonts w:ascii="Cambria Math" w:hAnsi="Cambria Math"/>
                    </w:rPr>
                    <m:t>t</m:t>
                  </m:r>
                </m:sub>
                <m:sup>
                  <m:r>
                    <w:rPr>
                      <w:rFonts w:ascii="Cambria Math" w:hAnsi="Cambria Math"/>
                    </w:rPr>
                    <m:t>i</m:t>
                  </m:r>
                </m:sup>
              </m:sSubSup>
              <m:d>
                <m:dPr>
                  <m:ctrlPr>
                    <w:rPr>
                      <w:rFonts w:ascii="Cambria Math" w:hAnsi="Cambria Math"/>
                      <w:i/>
                      <w:iCs w:val="0"/>
                    </w:rPr>
                  </m:ctrlPr>
                </m:dPr>
                <m:e>
                  <m:sSubSup>
                    <m:sSubSupPr>
                      <m:ctrlPr>
                        <w:rPr>
                          <w:rFonts w:ascii="Cambria Math" w:hAnsi="Cambria Math"/>
                          <w:i/>
                          <w:iCs w:val="0"/>
                        </w:rPr>
                      </m:ctrlPr>
                    </m:sSubSupPr>
                    <m:e>
                      <m:r>
                        <w:rPr>
                          <w:rFonts w:ascii="Cambria Math" w:hAnsi="Cambria Math"/>
                        </w:rPr>
                        <m:t>s</m:t>
                      </m:r>
                    </m:e>
                    <m:sub>
                      <m:r>
                        <w:rPr>
                          <w:rFonts w:ascii="Cambria Math" w:hAnsi="Cambria Math"/>
                        </w:rPr>
                        <m:t>t+1</m:t>
                      </m:r>
                    </m:sub>
                    <m:sup>
                      <m:r>
                        <w:rPr>
                          <w:rFonts w:ascii="Cambria Math" w:hAnsi="Cambria Math"/>
                        </w:rPr>
                        <m:t>i</m:t>
                      </m:r>
                    </m:sup>
                  </m:sSubSup>
                  <m:r>
                    <w:rPr>
                      <w:rFonts w:ascii="Cambria Math" w:hAnsi="Cambria Math"/>
                    </w:rPr>
                    <m:t>,</m:t>
                  </m:r>
                  <m:sSup>
                    <m:sSupPr>
                      <m:ctrlPr>
                        <w:rPr>
                          <w:rFonts w:ascii="Cambria Math" w:hAnsi="Cambria Math"/>
                          <w:i/>
                          <w:iCs w:val="0"/>
                        </w:rPr>
                      </m:ctrlPr>
                    </m:sSupPr>
                    <m:e>
                      <m:r>
                        <w:rPr>
                          <w:rFonts w:ascii="Cambria Math" w:hAnsi="Cambria Math"/>
                        </w:rPr>
                        <m:t>a</m:t>
                      </m:r>
                    </m:e>
                    <m:sup>
                      <m:r>
                        <w:rPr>
                          <w:rFonts w:ascii="Cambria Math" w:hAnsi="Cambria Math" w:hint="eastAsia"/>
                        </w:rPr>
                        <m:t>'</m:t>
                      </m:r>
                    </m:sup>
                  </m:sSup>
                </m:e>
              </m:d>
              <m:r>
                <w:rPr>
                  <w:rFonts w:ascii="Cambria Math" w:hAnsi="Cambria Math"/>
                </w:rPr>
                <m:t>-</m:t>
              </m:r>
            </m:e>
          </m:func>
          <m:sSubSup>
            <m:sSubSupPr>
              <m:ctrlPr>
                <w:rPr>
                  <w:rFonts w:ascii="Cambria Math" w:hAnsi="Cambria Math"/>
                  <w:i/>
                  <w:iCs w:val="0"/>
                </w:rPr>
              </m:ctrlPr>
            </m:sSubSupPr>
            <m:e>
              <m:r>
                <w:rPr>
                  <w:rFonts w:ascii="Cambria Math" w:hAnsi="Cambria Math"/>
                </w:rPr>
                <m:t>Q</m:t>
              </m:r>
            </m:e>
            <m:sub>
              <m:r>
                <w:rPr>
                  <w:rFonts w:ascii="Cambria Math" w:hAnsi="Cambria Math"/>
                </w:rPr>
                <m:t>t</m:t>
              </m:r>
            </m:sub>
            <m:sup>
              <m:r>
                <w:rPr>
                  <w:rFonts w:ascii="Cambria Math" w:hAnsi="Cambria Math"/>
                </w:rPr>
                <m:t>i</m:t>
              </m:r>
            </m:sup>
          </m:sSubSup>
          <m:d>
            <m:dPr>
              <m:ctrlPr>
                <w:rPr>
                  <w:rFonts w:ascii="Cambria Math" w:hAnsi="Cambria Math"/>
                  <w:i/>
                  <w:iCs w:val="0"/>
                </w:rPr>
              </m:ctrlPr>
            </m:dPr>
            <m:e>
              <m:sSubSup>
                <m:sSubSupPr>
                  <m:ctrlPr>
                    <w:rPr>
                      <w:rFonts w:ascii="Cambria Math" w:hAnsi="Cambria Math"/>
                      <w:i/>
                      <w:iCs w:val="0"/>
                    </w:rPr>
                  </m:ctrlPr>
                </m:sSubSupPr>
                <m:e>
                  <m:r>
                    <w:rPr>
                      <w:rFonts w:ascii="Cambria Math" w:hAnsi="Cambria Math"/>
                    </w:rPr>
                    <m:t>s</m:t>
                  </m:r>
                </m:e>
                <m:sub>
                  <m:r>
                    <w:rPr>
                      <w:rFonts w:ascii="Cambria Math" w:hAnsi="Cambria Math"/>
                    </w:rPr>
                    <m:t>t</m:t>
                  </m:r>
                </m:sub>
                <m:sup>
                  <m:r>
                    <w:rPr>
                      <w:rFonts w:ascii="Cambria Math" w:hAnsi="Cambria Math"/>
                    </w:rPr>
                    <m:t>i</m:t>
                  </m:r>
                </m:sup>
              </m:sSubSup>
              <m:r>
                <w:rPr>
                  <w:rFonts w:ascii="Cambria Math" w:hAnsi="Cambria Math"/>
                </w:rPr>
                <m:t>,</m:t>
              </m:r>
              <m:sSubSup>
                <m:sSubSupPr>
                  <m:ctrlPr>
                    <w:rPr>
                      <w:rFonts w:ascii="Cambria Math" w:hAnsi="Cambria Math"/>
                      <w:i/>
                      <w:iCs w:val="0"/>
                    </w:rPr>
                  </m:ctrlPr>
                </m:sSubSupPr>
                <m:e>
                  <m:r>
                    <w:rPr>
                      <w:rFonts w:ascii="Cambria Math" w:hAnsi="Cambria Math"/>
                    </w:rPr>
                    <m:t>a</m:t>
                  </m:r>
                </m:e>
                <m:sub>
                  <m:r>
                    <w:rPr>
                      <w:rFonts w:ascii="Cambria Math" w:hAnsi="Cambria Math"/>
                    </w:rPr>
                    <m:t>t</m:t>
                  </m:r>
                </m:sub>
                <m:sup>
                  <m:r>
                    <w:rPr>
                      <w:rFonts w:ascii="Cambria Math" w:hAnsi="Cambria Math"/>
                    </w:rPr>
                    <m:t>i</m:t>
                  </m:r>
                </m:sup>
              </m:sSubSup>
            </m:e>
          </m:d>
          <m:r>
            <w:rPr>
              <w:rFonts w:ascii="Cambria Math" w:hAnsi="Cambria Math"/>
            </w:rPr>
            <m:t>]</m:t>
          </m:r>
        </m:oMath>
      </m:oMathPara>
    </w:p>
    <w:p w14:paraId="648FC2CC" w14:textId="2A608C4B" w:rsidR="00A05A82" w:rsidRDefault="0040751C" w:rsidP="00D30BAD">
      <w:pPr>
        <w:jc w:val="right"/>
        <w:rPr>
          <w:iCs w:val="0"/>
        </w:rPr>
      </w:pPr>
      <w:r w:rsidRPr="00826689">
        <w:rPr>
          <w:iCs w:val="0"/>
        </w:rPr>
        <w:t>Formula</w:t>
      </w:r>
      <w:r>
        <w:rPr>
          <w:rFonts w:hint="eastAsia"/>
          <w:iCs w:val="0"/>
        </w:rPr>
        <w:t xml:space="preserve"> </w:t>
      </w:r>
      <w:r w:rsidR="00D30BAD">
        <w:rPr>
          <w:rFonts w:hint="eastAsia"/>
          <w:iCs w:val="0"/>
        </w:rPr>
        <w:t>2</w:t>
      </w:r>
      <w:r w:rsidR="00B6247F">
        <w:rPr>
          <w:iCs w:val="0"/>
        </w:rPr>
        <w:t>.</w:t>
      </w:r>
    </w:p>
    <w:p w14:paraId="356F3804" w14:textId="77777777" w:rsidR="00D30BAD" w:rsidRPr="00767240" w:rsidRDefault="00D30BAD" w:rsidP="00D30BAD">
      <w:pPr>
        <w:jc w:val="right"/>
        <w:rPr>
          <w:iCs w:val="0"/>
        </w:rPr>
      </w:pPr>
    </w:p>
    <w:p w14:paraId="08E436A0" w14:textId="1276BC7F" w:rsidR="00D37ED5" w:rsidRPr="00812EE9" w:rsidRDefault="00E22876" w:rsidP="00D37ED5">
      <w:pPr>
        <w:pStyle w:val="3"/>
        <w:rPr>
          <w:rFonts w:ascii="Times New Roman" w:hAnsi="Times New Roman"/>
        </w:rPr>
      </w:pPr>
      <w:r w:rsidRPr="00812EE9">
        <w:rPr>
          <w:rFonts w:ascii="Times New Roman" w:hAnsi="Times New Roman"/>
        </w:rPr>
        <w:t>3</w:t>
      </w:r>
      <w:r w:rsidR="00D37ED5" w:rsidRPr="00812EE9">
        <w:rPr>
          <w:rFonts w:ascii="Times New Roman" w:hAnsi="Times New Roman"/>
        </w:rPr>
        <w:t xml:space="preserve">.2 </w:t>
      </w:r>
      <w:r w:rsidR="009704B7" w:rsidRPr="009704B7">
        <w:rPr>
          <w:rFonts w:ascii="Times New Roman" w:hAnsi="Times New Roman"/>
        </w:rPr>
        <w:t>Learning rate based on target benefit</w:t>
      </w:r>
    </w:p>
    <w:p w14:paraId="24664695" w14:textId="55F954B9" w:rsidR="00AB0FD1" w:rsidRPr="00767240" w:rsidRDefault="009704B7" w:rsidP="00AB0FD1">
      <w:r w:rsidRPr="009704B7">
        <w:t>We consider to define the learning rate through the staged cumulative benefits and target benefits of the agent. The learning rate reflects the impact of changes in the environment on the agent's strategy.</w:t>
      </w:r>
      <w:r w:rsidRPr="009704B7">
        <w:t xml:space="preserve"> </w:t>
      </w:r>
      <w:r w:rsidRPr="009704B7">
        <w:t>In order to achieve this goal, we define the difference between the stage cumulative return</w:t>
      </w:r>
      <w:r>
        <w:t xml:space="preserve"> </w:t>
      </w:r>
      <m:oMath>
        <m:acc>
          <m:accPr>
            <m:chr m:val="̃"/>
            <m:ctrlPr>
              <w:rPr>
                <w:rFonts w:ascii="Cambria Math" w:hAnsi="Cambria Math"/>
                <w:i/>
              </w:rPr>
            </m:ctrlPr>
          </m:accPr>
          <m:e>
            <m:r>
              <w:rPr>
                <w:rFonts w:ascii="Cambria Math" w:hAnsi="Cambria Math"/>
              </w:rPr>
              <m:t>R</m:t>
            </m:r>
          </m:e>
        </m:acc>
      </m:oMath>
      <w:r>
        <w:rPr>
          <w:rFonts w:hint="eastAsia"/>
        </w:rPr>
        <w:t xml:space="preserve"> </w:t>
      </w:r>
      <w:r w:rsidRPr="009704B7">
        <w:t xml:space="preserve">and the target return </w:t>
      </w:r>
      <m:oMath>
        <m:acc>
          <m:accPr>
            <m:ctrlPr>
              <w:rPr>
                <w:rFonts w:ascii="Cambria Math" w:hAnsi="Cambria Math"/>
                <w:i/>
              </w:rPr>
            </m:ctrlPr>
          </m:accPr>
          <m:e>
            <m:r>
              <w:rPr>
                <w:rFonts w:ascii="Cambria Math" w:hAnsi="Cambria Math"/>
              </w:rPr>
              <m:t>R</m:t>
            </m:r>
          </m:e>
        </m:acc>
      </m:oMath>
      <w:r w:rsidRPr="009704B7">
        <w:t xml:space="preserve"> as the learning rate</w:t>
      </w:r>
      <w:r>
        <w:rPr>
          <w:rFonts w:hint="eastAsia"/>
        </w:rPr>
        <w:t>：</w:t>
      </w:r>
    </w:p>
    <w:p w14:paraId="48BCC79F" w14:textId="4575A8B2" w:rsidR="00B8142D" w:rsidRPr="00767240" w:rsidRDefault="00CE03EB" w:rsidP="00B8142D">
      <w:pPr>
        <w:rPr>
          <w:i/>
        </w:rPr>
      </w:pPr>
      <m:oMathPara>
        <m:oMath>
          <m:sSup>
            <m:sSupPr>
              <m:ctrlPr>
                <w:rPr>
                  <w:rFonts w:ascii="Cambria Math" w:hAnsi="Cambria Math"/>
                  <w:i/>
                </w:rPr>
              </m:ctrlPr>
            </m:sSupPr>
            <m:e>
              <m:r>
                <w:rPr>
                  <w:rFonts w:ascii="Cambria Math" w:hAnsi="Cambria Math"/>
                </w:rPr>
                <m:t>η</m:t>
              </m:r>
            </m:e>
            <m:sup>
              <m:r>
                <w:rPr>
                  <w:rFonts w:ascii="Cambria Math" w:hAnsi="Cambria Math"/>
                </w:rPr>
                <m:t>i</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ax{</m:t>
                  </m:r>
                  <m:acc>
                    <m:accPr>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0}</m:t>
              </m:r>
            </m:num>
            <m:den>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den>
          </m:f>
          <m:r>
            <w:rPr>
              <w:rFonts w:ascii="Cambria Math" w:hAnsi="Cambria Math"/>
            </w:rPr>
            <m:t>*β</m:t>
          </m:r>
        </m:oMath>
      </m:oMathPara>
    </w:p>
    <w:p w14:paraId="0F98A8FA" w14:textId="775F12FE" w:rsidR="00AB0FD1" w:rsidRDefault="009F0A61" w:rsidP="00D30BAD">
      <w:pPr>
        <w:jc w:val="right"/>
      </w:pPr>
      <w:r w:rsidRPr="00826689">
        <w:rPr>
          <w:iCs w:val="0"/>
        </w:rPr>
        <w:t>Formula</w:t>
      </w:r>
      <w:r>
        <w:rPr>
          <w:rFonts w:hint="eastAsia"/>
        </w:rPr>
        <w:t xml:space="preserve"> </w:t>
      </w:r>
      <w:r w:rsidR="00D30BAD">
        <w:rPr>
          <w:rFonts w:hint="eastAsia"/>
        </w:rPr>
        <w:t>3</w:t>
      </w:r>
      <w:r>
        <w:rPr>
          <w:rFonts w:hint="eastAsia"/>
        </w:rPr>
        <w:t>.</w:t>
      </w:r>
    </w:p>
    <w:p w14:paraId="1954C232" w14:textId="11599C88" w:rsidR="00504409" w:rsidRPr="00767240" w:rsidRDefault="00B33D94" w:rsidP="00E670A9">
      <m:oMath>
        <m:r>
          <w:rPr>
            <w:rFonts w:ascii="Cambria Math" w:hAnsi="Cambria Math"/>
          </w:rPr>
          <m:t>β</m:t>
        </m:r>
      </m:oMath>
      <w:r w:rsidR="009F0A61" w:rsidRPr="009F0A61">
        <w:t xml:space="preserve"> </w:t>
      </w:r>
      <w:r w:rsidR="009F0A61" w:rsidRPr="009F0A61">
        <w:t>is a constant, and the size is set to 0.001.</w:t>
      </w:r>
      <w:r w:rsidR="009F0A61">
        <w:rPr>
          <w:rFonts w:hint="eastAsia"/>
        </w:rPr>
        <w:t xml:space="preserve"> </w:t>
      </w:r>
      <w:r w:rsidR="009F0A61" w:rsidRPr="009F0A61">
        <w:t xml:space="preserve">The phase cumulative return </w:t>
      </w:r>
      <m:oMath>
        <m:acc>
          <m:accPr>
            <m:chr m:val="̃"/>
            <m:ctrlPr>
              <w:rPr>
                <w:rFonts w:ascii="Cambria Math" w:hAnsi="Cambria Math"/>
                <w:i/>
              </w:rPr>
            </m:ctrlPr>
          </m:accPr>
          <m:e>
            <m:r>
              <w:rPr>
                <w:rFonts w:ascii="Cambria Math" w:hAnsi="Cambria Math"/>
              </w:rPr>
              <m:t>R</m:t>
            </m:r>
          </m:e>
        </m:acc>
      </m:oMath>
      <w:r w:rsidR="009F0A61" w:rsidRPr="009F0A61">
        <w:t xml:space="preserve"> is the cumulative reward value of the agent in time </w:t>
      </w:r>
      <m:oMath>
        <m:r>
          <w:rPr>
            <w:rFonts w:ascii="Cambria Math" w:hAnsi="Cambria Math" w:cs="Times New Roman"/>
          </w:rPr>
          <m:t>τ</m:t>
        </m:r>
      </m:oMath>
      <w:r w:rsidR="009F0A61" w:rsidRPr="009F0A61">
        <w:t>, which reflects the indirect influence of other agents on the individual's income in a certain period of time.</w:t>
      </w:r>
      <w:r w:rsidR="009F0A61">
        <w:t xml:space="preserve"> </w:t>
      </w:r>
      <w:r w:rsidR="00835E25" w:rsidRPr="00835E25">
        <w:t xml:space="preserve">The target return </w:t>
      </w:r>
      <m:oMath>
        <m:acc>
          <m:accPr>
            <m:ctrlPr>
              <w:rPr>
                <w:rFonts w:ascii="Cambria Math" w:hAnsi="Cambria Math"/>
                <w:i/>
              </w:rPr>
            </m:ctrlPr>
          </m:accPr>
          <m:e>
            <m:r>
              <w:rPr>
                <w:rFonts w:ascii="Cambria Math" w:hAnsi="Cambria Math"/>
              </w:rPr>
              <m:t>R</m:t>
            </m:r>
          </m:e>
        </m:acc>
      </m:oMath>
      <w:r w:rsidR="00835E25" w:rsidRPr="00835E25">
        <w:t xml:space="preserve"> is a fixed value, and each agent has a target return, which reflects the degree of satisfaction of the agent.</w:t>
      </w:r>
      <w:r w:rsidR="00835E25">
        <w:t xml:space="preserve"> </w:t>
      </w:r>
      <w:r w:rsidR="00835E25" w:rsidRPr="00835E25">
        <w:t>When the target profit is large, it means that the agent needs to obtain more accumulated profit to be satisfied.</w:t>
      </w:r>
      <w:r w:rsidR="00835E25">
        <w:t xml:space="preserve"> </w:t>
      </w:r>
      <w:r w:rsidR="00835E25" w:rsidRPr="00835E25">
        <w:t>If the cumulative benefit of the agent's stage is less than the target benefit, it indicates that the goal of the agent has not been reached, and it shows more exploration.</w:t>
      </w:r>
      <w:r w:rsidR="00835E25">
        <w:rPr>
          <w:rFonts w:hint="eastAsia"/>
        </w:rPr>
        <w:t xml:space="preserve"> </w:t>
      </w:r>
      <w:r w:rsidR="00157BD2" w:rsidRPr="00157BD2">
        <w:t xml:space="preserve">When the accumulated income of the agent's stage is close to the target income, it indicates that the agent's strategy has reached its expectations, and it shows more </w:t>
      </w:r>
      <w:r w:rsidR="00157BD2">
        <w:t>e</w:t>
      </w:r>
      <w:r w:rsidR="00157BD2" w:rsidRPr="00157BD2">
        <w:t>xploitation</w:t>
      </w:r>
      <w:r w:rsidR="00157BD2">
        <w:t>.</w:t>
      </w:r>
    </w:p>
    <w:p w14:paraId="3FB3C8B4" w14:textId="6F277250" w:rsidR="00920DCC" w:rsidRPr="00767240" w:rsidRDefault="00920DCC" w:rsidP="00E670A9"/>
    <w:p w14:paraId="1718A449" w14:textId="403C297A" w:rsidR="00920DCC" w:rsidRPr="00767240" w:rsidRDefault="00F34A59" w:rsidP="00920DCC">
      <w:r w:rsidRPr="00F34A59">
        <w:t>According to the above definition of learning rate, when the environment is in a stable state, the agent's strategy gradually converges, and its learning rate is at a low level.</w:t>
      </w:r>
      <w:r>
        <w:t xml:space="preserve"> </w:t>
      </w:r>
      <w:r w:rsidRPr="00F34A59">
        <w:t>When there is a sudden change in the environmental state, the agent's strategy must be able to adapt to this change quickly, and the learning rate during this period is at a relatively high level.</w:t>
      </w:r>
    </w:p>
    <w:p w14:paraId="2E715E32" w14:textId="4E376799" w:rsidR="00633B6A" w:rsidRPr="00767240" w:rsidRDefault="00633B6A" w:rsidP="00E670A9"/>
    <w:p w14:paraId="3E8E44B4" w14:textId="1D5CDF24" w:rsidR="00633B6A" w:rsidRPr="00812EE9" w:rsidRDefault="00E22876" w:rsidP="00633B6A">
      <w:pPr>
        <w:pStyle w:val="3"/>
        <w:rPr>
          <w:rFonts w:ascii="Times New Roman" w:hAnsi="Times New Roman"/>
        </w:rPr>
      </w:pPr>
      <w:r w:rsidRPr="00812EE9">
        <w:rPr>
          <w:rFonts w:ascii="Times New Roman" w:hAnsi="Times New Roman"/>
        </w:rPr>
        <w:t>3</w:t>
      </w:r>
      <w:r w:rsidR="00633B6A" w:rsidRPr="00812EE9">
        <w:rPr>
          <w:rFonts w:ascii="Times New Roman" w:hAnsi="Times New Roman"/>
        </w:rPr>
        <w:t xml:space="preserve">.3 </w:t>
      </w:r>
      <w:r w:rsidR="00B1084A" w:rsidRPr="00B1084A">
        <w:rPr>
          <w:rFonts w:ascii="Times New Roman" w:hAnsi="Times New Roman"/>
        </w:rPr>
        <w:t>Decision task</w:t>
      </w:r>
    </w:p>
    <w:p w14:paraId="71920768" w14:textId="7C92D32D" w:rsidR="003F0D33" w:rsidRPr="00767240" w:rsidRDefault="000B514C" w:rsidP="003F0D33">
      <w:r w:rsidRPr="000B514C">
        <w:t xml:space="preserve">According to the resource collection task of Hughes </w:t>
      </w:r>
      <w:r>
        <w:fldChar w:fldCharType="begin"/>
      </w:r>
      <w:r>
        <w:instrText xml:space="preserve"> ADDIN EN.CITE &lt;EndNote&gt;&lt;Cite&gt;&lt;Author&gt;Hughes&lt;/Author&gt;&lt;Year&gt;2018&lt;/Year&gt;&lt;RecNum&gt;19&lt;/RecNum&gt;&lt;DisplayText&gt;[12]&lt;/DisplayText&gt;&lt;record&gt;&lt;rec-number&gt;19&lt;/rec-number&gt;&lt;foreign-keys&gt;&lt;key app="EN" db-id="spa92zax4f9exlez50t5adxd22zxvwaafwtr" timestamp="1624610766"&gt;19&lt;/key&gt;&lt;/foreign-keys&gt;&lt;ref-type name="Conference Proceedings"&gt;10&lt;/ref-type&gt;&lt;contributors&gt;&lt;authors&gt;&lt;author&gt;Hughes, E.&lt;/author&gt;&lt;author&gt;Leibo, J. Z.&lt;/author&gt;&lt;author&gt;Phillips, M.&lt;/author&gt;&lt;author&gt;Tuyls, K.&lt;/author&gt;&lt;author&gt;G Ra Epel, T.&lt;/author&gt;&lt;/authors&gt;&lt;/contributors&gt;&lt;titles&gt;&lt;title&gt;Inequity aversion improves cooperation in intertemporal social dilemmas&lt;/title&gt;&lt;secondary-title&gt;The 32nd Conference on Neural Information Processing Systems (NIPS)&lt;/secondary-title&gt;&lt;/titles&gt;&lt;dates&gt;&lt;year&gt;2018&lt;/year&gt;&lt;/dates&gt;&lt;urls&gt;&lt;/urls&gt;&lt;/record&gt;&lt;/Cite&gt;&lt;/EndNote&gt;</w:instrText>
      </w:r>
      <w:r>
        <w:fldChar w:fldCharType="separate"/>
      </w:r>
      <w:r>
        <w:rPr>
          <w:noProof/>
        </w:rPr>
        <w:t>[12]</w:t>
      </w:r>
      <w:r>
        <w:fldChar w:fldCharType="end"/>
      </w:r>
      <w:r w:rsidRPr="000B514C">
        <w:t xml:space="preserve"> et al. (2018), we designed a similar intertemporal social dilemma task.</w:t>
      </w:r>
      <w:r w:rsidR="00B74B9F">
        <w:t xml:space="preserve"> </w:t>
      </w:r>
      <w:r w:rsidR="00525AAF" w:rsidRPr="00525AAF">
        <w:t>The task environment contains two resource areas with different values, namely the apple area and the garbage area.</w:t>
      </w:r>
      <w:r w:rsidR="00294C3F">
        <w:t xml:space="preserve"> </w:t>
      </w:r>
      <w:r w:rsidR="007E14A8" w:rsidRPr="007E14A8">
        <w:t xml:space="preserve">The size </w:t>
      </w:r>
      <m:oMath>
        <m:r>
          <w:rPr>
            <w:rFonts w:ascii="Cambria Math" w:hAnsi="Cambria Math"/>
          </w:rPr>
          <m:t>S</m:t>
        </m:r>
      </m:oMath>
      <w:r w:rsidR="007E14A8" w:rsidRPr="007E14A8">
        <w:t xml:space="preserve"> of the environmental map is </w:t>
      </w:r>
      <m:oMath>
        <m:r>
          <w:rPr>
            <w:rFonts w:ascii="Cambria Math" w:hAnsi="Cambria Math"/>
          </w:rPr>
          <m:t>12*20</m:t>
        </m:r>
      </m:oMath>
      <w:r w:rsidR="007E14A8" w:rsidRPr="007E14A8">
        <w:t xml:space="preserve"> units, garbage is distributed in the upper half of the environment, and apples are distributed in the lower half of the environment</w:t>
      </w:r>
      <w:r w:rsidR="007E14A8">
        <w:t xml:space="preserve">. </w:t>
      </w:r>
      <w:r w:rsidR="007E14A8" w:rsidRPr="007E14A8">
        <w:t xml:space="preserve">Garbage appears in its area with probability </w:t>
      </w:r>
      <m:oMath>
        <m:sSub>
          <m:sSubPr>
            <m:ctrlPr>
              <w:rPr>
                <w:rFonts w:ascii="Cambria Math" w:hAnsi="Cambria Math"/>
                <w:i/>
              </w:rPr>
            </m:ctrlPr>
          </m:sSubPr>
          <m:e>
            <m:r>
              <w:rPr>
                <w:rFonts w:ascii="Cambria Math" w:hAnsi="Cambria Math"/>
              </w:rPr>
              <m:t>δ</m:t>
            </m:r>
          </m:e>
          <m:sub>
            <m:r>
              <w:rPr>
                <w:rFonts w:ascii="Cambria Math" w:hAnsi="Cambria Math"/>
              </w:rPr>
              <m:t>g</m:t>
            </m:r>
          </m:sub>
        </m:sSub>
      </m:oMath>
      <w:r w:rsidR="007E14A8" w:rsidRPr="007E14A8">
        <w:t xml:space="preserve">, and the amount of garbage in the environment is recorded as </w:t>
      </w:r>
      <m:oMath>
        <m:sSub>
          <m:sSubPr>
            <m:ctrlPr>
              <w:rPr>
                <w:rFonts w:ascii="Cambria Math" w:hAnsi="Cambria Math"/>
                <w:i/>
              </w:rPr>
            </m:ctrlPr>
          </m:sSubPr>
          <m:e>
            <m:r>
              <w:rPr>
                <w:rFonts w:ascii="Cambria Math" w:hAnsi="Cambria Math"/>
              </w:rPr>
              <m:t>N</m:t>
            </m:r>
          </m:e>
          <m:sub>
            <m:r>
              <w:rPr>
                <w:rFonts w:ascii="Cambria Math" w:hAnsi="Cambria Math"/>
              </w:rPr>
              <m:t>g</m:t>
            </m:r>
          </m:sub>
        </m:sSub>
      </m:oMath>
      <w:r w:rsidR="007E14A8" w:rsidRPr="007E14A8">
        <w:t>.</w:t>
      </w:r>
      <w:r w:rsidR="007E14A8">
        <w:t xml:space="preserve"> </w:t>
      </w:r>
      <w:r w:rsidR="00B44A1F" w:rsidRPr="00B44A1F">
        <w:t xml:space="preserve">Apples appear with probability </w:t>
      </w:r>
      <m:oMath>
        <m:sSub>
          <m:sSubPr>
            <m:ctrlPr>
              <w:rPr>
                <w:rFonts w:ascii="Cambria Math" w:hAnsi="Cambria Math"/>
                <w:i/>
              </w:rPr>
            </m:ctrlPr>
          </m:sSubPr>
          <m:e>
            <m:r>
              <w:rPr>
                <w:rFonts w:ascii="Cambria Math" w:hAnsi="Cambria Math"/>
              </w:rPr>
              <m:t>δ</m:t>
            </m:r>
          </m:e>
          <m:sub>
            <m:r>
              <w:rPr>
                <w:rFonts w:ascii="Cambria Math" w:hAnsi="Cambria Math"/>
              </w:rPr>
              <m:t>a</m:t>
            </m:r>
          </m:sub>
        </m:sSub>
      </m:oMath>
      <w:r w:rsidR="00B44A1F" w:rsidRPr="00B44A1F">
        <w:t xml:space="preserve"> in the area where they are located, and the number of apples in the environment is recorded as </w:t>
      </w:r>
      <m:oMath>
        <m:sSub>
          <m:sSubPr>
            <m:ctrlPr>
              <w:rPr>
                <w:rFonts w:ascii="Cambria Math" w:hAnsi="Cambria Math"/>
                <w:i/>
              </w:rPr>
            </m:ctrlPr>
          </m:sSubPr>
          <m:e>
            <m:r>
              <w:rPr>
                <w:rFonts w:ascii="Cambria Math" w:hAnsi="Cambria Math"/>
              </w:rPr>
              <m:t>N</m:t>
            </m:r>
          </m:e>
          <m:sub>
            <m:r>
              <w:rPr>
                <w:rFonts w:ascii="Cambria Math" w:hAnsi="Cambria Math"/>
              </w:rPr>
              <m:t>a</m:t>
            </m:r>
          </m:sub>
        </m:sSub>
      </m:oMath>
      <w:r w:rsidR="00B44A1F" w:rsidRPr="00B44A1F">
        <w:t>.</w:t>
      </w:r>
      <w:r w:rsidR="00B44A1F">
        <w:t xml:space="preserve"> </w:t>
      </w:r>
      <w:r w:rsidR="005F2083" w:rsidRPr="005F2083">
        <w:t>Apple’s growth rate is negatively correlated with the amount of garbage</w:t>
      </w:r>
      <w:r w:rsidR="00E70615">
        <w:t xml:space="preserve">: </w:t>
      </w:r>
    </w:p>
    <w:p w14:paraId="0A330976" w14:textId="0307EA82" w:rsidR="003F0D33" w:rsidRPr="00D30BAD" w:rsidRDefault="00CE03EB" w:rsidP="003F0D33">
      <m:oMathPara>
        <m:oMath>
          <m:sSub>
            <m:sSubPr>
              <m:ctrlPr>
                <w:rPr>
                  <w:rFonts w:ascii="Cambria Math" w:hAnsi="Cambria Math"/>
                  <w:i/>
                </w:rPr>
              </m:ctrlPr>
            </m:sSubPr>
            <m:e>
              <m:r>
                <w:rPr>
                  <w:rFonts w:ascii="Cambria Math" w:hAnsi="Cambria Math"/>
                </w:rPr>
                <m:t>δ</m:t>
              </m:r>
            </m:e>
            <m:sub>
              <m:r>
                <w:rPr>
                  <w:rFonts w:ascii="Cambria Math" w:hAnsi="Cambria Math"/>
                </w:rPr>
                <m:t>a</m:t>
              </m:r>
            </m:sub>
          </m:sSub>
          <m:r>
            <w:rPr>
              <w:rFonts w:ascii="Cambria Math" w:hAnsi="Cambria Math"/>
            </w:rPr>
            <m:t>=-</m:t>
          </m:r>
          <m:f>
            <m:fPr>
              <m:ctrlPr>
                <w:rPr>
                  <w:rFonts w:ascii="Cambria Math" w:hAnsi="Cambria Math"/>
                  <w:i/>
                </w:rPr>
              </m:ctrlPr>
            </m:fPr>
            <m:num>
              <m:r>
                <w:rPr>
                  <w:rFonts w:ascii="Cambria Math" w:hAnsi="Cambria Math"/>
                </w:rPr>
                <m:t>σ</m:t>
              </m:r>
            </m:num>
            <m:den>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g</m:t>
                  </m:r>
                </m:sub>
              </m:sSub>
            </m:den>
          </m:f>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g</m:t>
              </m:r>
            </m:sub>
          </m:sSub>
          <m:r>
            <w:rPr>
              <w:rFonts w:ascii="Cambria Math" w:hAnsi="Cambria Math"/>
            </w:rPr>
            <m:t>+σ</m:t>
          </m:r>
        </m:oMath>
      </m:oMathPara>
    </w:p>
    <w:p w14:paraId="61BC2503" w14:textId="5FC03568" w:rsidR="00D30BAD" w:rsidRDefault="00E52838" w:rsidP="00D30BAD">
      <w:pPr>
        <w:jc w:val="right"/>
      </w:pPr>
      <w:r w:rsidRPr="00826689">
        <w:rPr>
          <w:iCs w:val="0"/>
        </w:rPr>
        <w:lastRenderedPageBreak/>
        <w:t>Formula</w:t>
      </w:r>
      <w:r>
        <w:rPr>
          <w:rFonts w:hint="eastAsia"/>
        </w:rPr>
        <w:t xml:space="preserve"> </w:t>
      </w:r>
      <w:r w:rsidR="00D30BAD">
        <w:rPr>
          <w:rFonts w:hint="eastAsia"/>
        </w:rPr>
        <w:t>4</w:t>
      </w:r>
      <w:r>
        <w:t>.</w:t>
      </w:r>
    </w:p>
    <w:p w14:paraId="62FEA970" w14:textId="04F61C0E" w:rsidR="003F0D33" w:rsidRPr="00767240" w:rsidRDefault="00C82A0A" w:rsidP="003F0D33">
      <w:r w:rsidRPr="00C82A0A">
        <w:t xml:space="preserve">Where </w:t>
      </w:r>
      <m:oMath>
        <m:r>
          <w:rPr>
            <w:rFonts w:ascii="Cambria Math" w:hAnsi="Cambria Math"/>
          </w:rPr>
          <m:t>σ</m:t>
        </m:r>
      </m:oMath>
      <w:r w:rsidRPr="00C82A0A">
        <w:t xml:space="preserve"> is the maximum growth rate of apples, and </w:t>
      </w:r>
      <m:oMath>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g</m:t>
            </m:r>
          </m:sub>
        </m:sSub>
      </m:oMath>
      <w:r w:rsidRPr="00C82A0A">
        <w:t xml:space="preserve"> is half of the garbage area in the map.</w:t>
      </w:r>
    </w:p>
    <w:p w14:paraId="669FF32A" w14:textId="77777777" w:rsidR="00F0372B" w:rsidRPr="00767240" w:rsidRDefault="00F0372B" w:rsidP="003F0D33"/>
    <w:p w14:paraId="5EB72905" w14:textId="5D2A0D7E" w:rsidR="003F0D33" w:rsidRPr="00767240" w:rsidRDefault="00ED4D0D" w:rsidP="00A65B54">
      <w:r w:rsidRPr="00767240">
        <w:rPr>
          <w:rFonts w:hint="eastAsia"/>
        </w:rPr>
        <w:t>环境中分布若干数量的智能体，</w:t>
      </w:r>
      <w:r w:rsidR="00A65B54" w:rsidRPr="00767240">
        <w:rPr>
          <w:rFonts w:hint="eastAsia"/>
        </w:rPr>
        <w:t>智能体通过在环境中的移动，要么收获所在位置的奖励，要么清理所在位置的垃圾。智能体收获苹果的收益记为</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a</m:t>
            </m:r>
          </m:sub>
        </m:sSub>
      </m:oMath>
      <w:r w:rsidR="00A65B54" w:rsidRPr="00B5059A">
        <w:rPr>
          <w:rFonts w:hint="eastAsia"/>
        </w:rPr>
        <w:t>，</w:t>
      </w:r>
      <w:r w:rsidR="00A65B54" w:rsidRPr="00767240">
        <w:rPr>
          <w:rFonts w:hint="eastAsia"/>
        </w:rPr>
        <w:t>而清理垃圾的收益记为</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g</m:t>
            </m:r>
          </m:sub>
        </m:sSub>
      </m:oMath>
      <w:r w:rsidR="00A65B54" w:rsidRPr="00B5059A">
        <w:rPr>
          <w:rFonts w:hint="eastAsia"/>
        </w:rPr>
        <w:t>。智能体的目的是获取最多的</w:t>
      </w:r>
      <w:r w:rsidR="00D65940">
        <w:rPr>
          <w:rFonts w:hint="eastAsia"/>
        </w:rPr>
        <w:t>总</w:t>
      </w:r>
      <w:r w:rsidR="00A65B54" w:rsidRPr="00B5059A">
        <w:rPr>
          <w:rFonts w:hint="eastAsia"/>
        </w:rPr>
        <w:t>收益。</w:t>
      </w:r>
      <w:r w:rsidR="003F0D33" w:rsidRPr="00767240">
        <w:rPr>
          <w:rFonts w:hint="eastAsia"/>
        </w:rPr>
        <w:t>在该任务中，</w:t>
      </w:r>
      <w:r w:rsidRPr="00767240">
        <w:rPr>
          <w:rFonts w:hint="eastAsia"/>
        </w:rPr>
        <w:t>各个</w:t>
      </w:r>
      <w:r w:rsidR="003F0D33" w:rsidRPr="00767240">
        <w:rPr>
          <w:rFonts w:hint="eastAsia"/>
        </w:rPr>
        <w:t>智能体仅能</w:t>
      </w:r>
      <w:r w:rsidR="00D437E7" w:rsidRPr="00767240">
        <w:rPr>
          <w:rFonts w:hint="eastAsia"/>
        </w:rPr>
        <w:t>感知其周围有限视野内的</w:t>
      </w:r>
      <w:r w:rsidR="00A65B54" w:rsidRPr="00767240">
        <w:rPr>
          <w:rFonts w:hint="eastAsia"/>
        </w:rPr>
        <w:t>信息</w:t>
      </w:r>
      <w:r w:rsidR="00D437E7" w:rsidRPr="00767240">
        <w:rPr>
          <w:rFonts w:hint="eastAsia"/>
        </w:rPr>
        <w:t>，</w:t>
      </w:r>
      <w:r w:rsidR="00F32804" w:rsidRPr="00767240">
        <w:rPr>
          <w:rFonts w:hint="eastAsia"/>
        </w:rPr>
        <w:t>智能体的视野</w:t>
      </w:r>
      <w:r w:rsidR="0082176B" w:rsidRPr="00767240">
        <w:rPr>
          <w:rFonts w:hint="eastAsia"/>
        </w:rPr>
        <w:t>范围</w:t>
      </w:r>
      <w:r w:rsidR="00F32804" w:rsidRPr="00767240">
        <w:rPr>
          <w:rFonts w:hint="eastAsia"/>
        </w:rPr>
        <w:t>大小</w:t>
      </w:r>
      <w:r w:rsidR="0082176B" w:rsidRPr="00767240">
        <w:rPr>
          <w:rFonts w:hint="eastAsia"/>
        </w:rPr>
        <w:t>记</w:t>
      </w:r>
      <w:r w:rsidR="00F32804" w:rsidRPr="00767240">
        <w:rPr>
          <w:rFonts w:hint="eastAsia"/>
        </w:rPr>
        <w:t>为</w:t>
      </w:r>
      <m:oMath>
        <m:r>
          <w:rPr>
            <w:rFonts w:ascii="Cambria Math" w:hAnsi="Cambria Math"/>
          </w:rPr>
          <m:t>v</m:t>
        </m:r>
      </m:oMath>
      <w:r w:rsidR="00A65B54" w:rsidRPr="00767240">
        <w:rPr>
          <w:rFonts w:hint="eastAsia"/>
        </w:rPr>
        <w:t>。</w:t>
      </w:r>
    </w:p>
    <w:p w14:paraId="16F6AFEC" w14:textId="77777777" w:rsidR="00ED4D0D" w:rsidRPr="00767240" w:rsidRDefault="00ED4D0D" w:rsidP="003F0D33"/>
    <w:p w14:paraId="38437A21" w14:textId="5B24EE1A" w:rsidR="0082176B" w:rsidRPr="00767240" w:rsidRDefault="003F0D33" w:rsidP="003F0D33">
      <w:r w:rsidRPr="00767240">
        <w:rPr>
          <w:rFonts w:hint="eastAsia"/>
        </w:rPr>
        <w:t>该决策任务的困境如下，</w:t>
      </w:r>
      <w:r w:rsidR="0082176B" w:rsidRPr="00767240">
        <w:rPr>
          <w:rFonts w:hint="eastAsia"/>
        </w:rPr>
        <w:t>苹果和垃圾的增长相互影响。由于苹果的收益大于垃圾的收益，</w:t>
      </w:r>
      <w:r w:rsidR="00D103F1" w:rsidRPr="00767240">
        <w:rPr>
          <w:rFonts w:hint="eastAsia"/>
        </w:rPr>
        <w:t>智能体的个体策略会倾向采苹果而非清理垃圾。然而，苹果数量的减少会导致垃圾数量的增加，从而抑制苹果出现的概率。因此，对智能体群体而言，需要一部分智能体清理垃圾，一部分智能体采集苹果，才能获得对整体而言</w:t>
      </w:r>
      <w:r w:rsidR="00D65940">
        <w:rPr>
          <w:rFonts w:hint="eastAsia"/>
        </w:rPr>
        <w:t>较多</w:t>
      </w:r>
      <w:r w:rsidR="00D103F1" w:rsidRPr="00767240">
        <w:rPr>
          <w:rFonts w:hint="eastAsia"/>
        </w:rPr>
        <w:t>的</w:t>
      </w:r>
      <w:r w:rsidR="00D65940">
        <w:rPr>
          <w:rFonts w:hint="eastAsia"/>
        </w:rPr>
        <w:t>总</w:t>
      </w:r>
      <w:r w:rsidR="00D103F1" w:rsidRPr="00767240">
        <w:rPr>
          <w:rFonts w:hint="eastAsia"/>
        </w:rPr>
        <w:t>收益。</w:t>
      </w:r>
    </w:p>
    <w:p w14:paraId="0700D2DC" w14:textId="50CEABA0" w:rsidR="003F0D33" w:rsidRPr="00B5059A" w:rsidRDefault="0052172C" w:rsidP="003F0D33">
      <w:pPr>
        <w:keepNext/>
        <w:jc w:val="center"/>
      </w:pPr>
      <w:r w:rsidRPr="00B5059A">
        <w:rPr>
          <w:noProof/>
        </w:rPr>
        <w:drawing>
          <wp:inline distT="0" distB="0" distL="0" distR="0" wp14:anchorId="5D77801C" wp14:editId="4C7AA0FE">
            <wp:extent cx="4579200" cy="2880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79200" cy="2880000"/>
                    </a:xfrm>
                    <a:prstGeom prst="rect">
                      <a:avLst/>
                    </a:prstGeom>
                    <a:noFill/>
                    <a:ln>
                      <a:noFill/>
                    </a:ln>
                  </pic:spPr>
                </pic:pic>
              </a:graphicData>
            </a:graphic>
          </wp:inline>
        </w:drawing>
      </w:r>
    </w:p>
    <w:p w14:paraId="42DEF779" w14:textId="32CF301E" w:rsidR="00705B8E" w:rsidRPr="00767240" w:rsidRDefault="003F0D33" w:rsidP="00512C0E">
      <w:pPr>
        <w:pStyle w:val="ac"/>
        <w:jc w:val="center"/>
      </w:pPr>
      <w:r w:rsidRPr="00812EE9">
        <w:rPr>
          <w:rFonts w:ascii="Times New Roman" w:eastAsia="宋体" w:hAnsi="Times New Roman"/>
          <w:sz w:val="18"/>
          <w:szCs w:val="18"/>
        </w:rPr>
        <w:t>图</w:t>
      </w:r>
      <w:r w:rsidRPr="00812EE9">
        <w:rPr>
          <w:rFonts w:cs="Times New Roman"/>
          <w:sz w:val="18"/>
          <w:szCs w:val="18"/>
        </w:rPr>
        <w:fldChar w:fldCharType="begin"/>
      </w:r>
      <w:r w:rsidRPr="00812EE9">
        <w:rPr>
          <w:rFonts w:ascii="Times New Roman" w:eastAsia="宋体" w:hAnsi="Times New Roman" w:cs="Times New Roman"/>
          <w:sz w:val="18"/>
          <w:szCs w:val="18"/>
        </w:rPr>
        <w:instrText xml:space="preserve"> SEQ </w:instrText>
      </w:r>
      <w:r w:rsidRPr="00812EE9">
        <w:rPr>
          <w:rFonts w:ascii="Times New Roman" w:eastAsia="宋体" w:hAnsi="Times New Roman" w:cs="Times New Roman" w:hint="eastAsia"/>
          <w:sz w:val="18"/>
          <w:szCs w:val="18"/>
        </w:rPr>
        <w:instrText>图</w:instrText>
      </w:r>
      <w:r w:rsidRPr="00812EE9">
        <w:rPr>
          <w:rFonts w:ascii="Times New Roman" w:eastAsia="宋体" w:hAnsi="Times New Roman" w:cs="Times New Roman"/>
          <w:sz w:val="18"/>
          <w:szCs w:val="18"/>
        </w:rPr>
        <w:instrText xml:space="preserve"> \* ARABIC </w:instrText>
      </w:r>
      <w:r w:rsidRPr="00812EE9">
        <w:rPr>
          <w:rFonts w:cs="Times New Roman"/>
          <w:sz w:val="18"/>
          <w:szCs w:val="18"/>
        </w:rPr>
        <w:fldChar w:fldCharType="separate"/>
      </w:r>
      <w:r w:rsidR="00A501CD">
        <w:rPr>
          <w:rFonts w:ascii="Times New Roman" w:eastAsia="宋体" w:hAnsi="Times New Roman" w:cs="Times New Roman"/>
          <w:noProof/>
          <w:sz w:val="18"/>
          <w:szCs w:val="18"/>
        </w:rPr>
        <w:t>1</w:t>
      </w:r>
      <w:r w:rsidRPr="00812EE9">
        <w:rPr>
          <w:rFonts w:cs="Times New Roman"/>
          <w:sz w:val="18"/>
          <w:szCs w:val="18"/>
        </w:rPr>
        <w:fldChar w:fldCharType="end"/>
      </w:r>
      <w:r w:rsidRPr="00812EE9">
        <w:rPr>
          <w:rFonts w:ascii="Times New Roman" w:eastAsia="宋体" w:hAnsi="Times New Roman" w:cs="Times New Roman"/>
          <w:sz w:val="18"/>
          <w:szCs w:val="18"/>
        </w:rPr>
        <w:t>.</w:t>
      </w:r>
      <w:r w:rsidRPr="00B5059A">
        <w:rPr>
          <w:rFonts w:ascii="Times New Roman" w:eastAsia="宋体" w:hAnsi="Times New Roman"/>
          <w:sz w:val="18"/>
          <w:szCs w:val="18"/>
        </w:rPr>
        <w:t xml:space="preserve"> </w:t>
      </w:r>
      <w:r w:rsidRPr="00B5059A">
        <w:rPr>
          <w:rFonts w:ascii="Times New Roman" w:eastAsia="宋体" w:hAnsi="Times New Roman" w:hint="eastAsia"/>
          <w:sz w:val="18"/>
          <w:szCs w:val="18"/>
        </w:rPr>
        <w:t>游戏地图</w:t>
      </w:r>
    </w:p>
    <w:p w14:paraId="70180A8D" w14:textId="77777777" w:rsidR="00DE7FC2" w:rsidRDefault="00DE7FC2" w:rsidP="00910A4C"/>
    <w:p w14:paraId="707C99A1" w14:textId="6539A912" w:rsidR="00910A4C" w:rsidRPr="00767240" w:rsidRDefault="00763058" w:rsidP="00910A4C">
      <w:r w:rsidRPr="00767240">
        <w:rPr>
          <w:rFonts w:hint="eastAsia"/>
        </w:rPr>
        <w:t>由于垃圾与苹果的生长并不平衡，多智能体在清理垃圾时清理视野范围内所有的垃圾</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g</m:t>
            </m:r>
          </m:sub>
        </m:sSub>
      </m:oMath>
      <w:r w:rsidRPr="00B5059A">
        <w:rPr>
          <w:rFonts w:hint="eastAsia"/>
        </w:rPr>
        <w:t>，</w:t>
      </w:r>
      <w:r w:rsidR="00146037" w:rsidRPr="00767240">
        <w:rPr>
          <w:rFonts w:hint="eastAsia"/>
        </w:rPr>
        <w:t>而</w:t>
      </w:r>
      <w:r w:rsidRPr="00767240">
        <w:rPr>
          <w:rFonts w:hint="eastAsia"/>
        </w:rPr>
        <w:t>采集苹果时只采集当前位置的苹果。因此，智能体清理垃圾获得的实际奖励为</w:t>
      </w:r>
      <m:oMath>
        <m:sSub>
          <m:sSubPr>
            <m:ctrlPr>
              <w:rPr>
                <w:rFonts w:ascii="Cambria Math" w:hAnsi="Cambria Math"/>
                <w:i/>
              </w:rPr>
            </m:ctrlPr>
          </m:sSubPr>
          <m:e>
            <m:r>
              <w:rPr>
                <w:rFonts w:ascii="Cambria Math" w:hAnsi="Cambria Math"/>
              </w:rPr>
              <m:t>reward</m:t>
            </m:r>
          </m:e>
          <m:sub>
            <m:r>
              <w:rPr>
                <w:rFonts w:ascii="Cambria Math" w:hAnsi="Cambria Math"/>
              </w:rPr>
              <m:t>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g</m:t>
            </m:r>
          </m:sub>
        </m:sSub>
      </m:oMath>
      <w:r w:rsidRPr="00B5059A">
        <w:t xml:space="preserve">, </w:t>
      </w:r>
      <w:r w:rsidRPr="00767240">
        <w:rPr>
          <w:rFonts w:hint="eastAsia"/>
        </w:rPr>
        <w:t>采集苹果获得的实际奖励为</w:t>
      </w:r>
      <m:oMath>
        <m:sSub>
          <m:sSubPr>
            <m:ctrlPr>
              <w:rPr>
                <w:rFonts w:ascii="Cambria Math" w:hAnsi="Cambria Math"/>
                <w:i/>
              </w:rPr>
            </m:ctrlPr>
          </m:sSubPr>
          <m:e>
            <m:r>
              <w:rPr>
                <w:rFonts w:ascii="Cambria Math" w:hAnsi="Cambria Math"/>
              </w:rPr>
              <m:t>reward</m:t>
            </m:r>
          </m:e>
          <m:sub>
            <m:r>
              <w:rPr>
                <w:rFonts w:ascii="Cambria Math" w:hAnsi="Cambria Math"/>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a</m:t>
            </m:r>
          </m:sub>
        </m:sSub>
      </m:oMath>
      <w:r w:rsidRPr="00B5059A">
        <w:rPr>
          <w:rFonts w:hint="eastAsia"/>
        </w:rPr>
        <w:t>。</w:t>
      </w:r>
      <w:r w:rsidR="00345116" w:rsidRPr="00767240">
        <w:rPr>
          <w:rFonts w:hint="eastAsia"/>
        </w:rPr>
        <w:t>决策任务中设定</w:t>
      </w:r>
      <m:oMath>
        <m:sSup>
          <m:sSupPr>
            <m:ctrlPr>
              <w:rPr>
                <w:rFonts w:ascii="Cambria Math" w:hAnsi="Cambria Math"/>
                <w:i/>
              </w:rPr>
            </m:ctrlPr>
          </m:sSupPr>
          <m:e>
            <m:acc>
              <m:accPr>
                <m:chr m:val="̃"/>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m:t>
        </m:r>
        <m:sSub>
          <m:sSubPr>
            <m:ctrlPr>
              <w:rPr>
                <w:rFonts w:ascii="Cambria Math" w:hAnsi="Cambria Math"/>
                <w:i/>
              </w:rPr>
            </m:ctrlPr>
          </m:sSubPr>
          <m:e>
            <m:nary>
              <m:naryPr>
                <m:chr m:val="∑"/>
                <m:limLoc m:val="undOvr"/>
                <m:ctrlPr>
                  <w:rPr>
                    <w:rFonts w:ascii="Cambria Math" w:hAnsi="Cambria Math"/>
                    <w:i/>
                  </w:rPr>
                </m:ctrlPr>
              </m:naryPr>
              <m:sub>
                <m:r>
                  <w:rPr>
                    <w:rFonts w:ascii="Cambria Math" w:hAnsi="Cambria Math"/>
                  </w:rPr>
                  <m:t>t=1</m:t>
                </m:r>
              </m:sub>
              <m:sup>
                <m:r>
                  <w:rPr>
                    <w:rFonts w:ascii="Cambria Math" w:hAnsi="Cambria Math" w:cs="Times New Roman"/>
                  </w:rPr>
                  <m:t>τ</m:t>
                </m:r>
              </m:sup>
              <m:e>
                <m:r>
                  <w:rPr>
                    <w:rFonts w:ascii="Cambria Math" w:hAnsi="Cambria Math"/>
                  </w:rPr>
                  <m:t>reward</m:t>
                </m:r>
              </m:e>
            </m:nary>
          </m:e>
          <m:sub>
            <m:r>
              <w:rPr>
                <w:rFonts w:ascii="Cambria Math" w:hAnsi="Cambria Math"/>
              </w:rPr>
              <m:t>t</m:t>
            </m:r>
          </m:sub>
        </m:sSub>
      </m:oMath>
      <w:r w:rsidR="00146037" w:rsidRPr="00B5059A">
        <w:rPr>
          <w:rFonts w:hint="eastAsia"/>
        </w:rPr>
        <w:t>，表示智能体在时间跨度</w:t>
      </w:r>
      <m:oMath>
        <m:r>
          <w:rPr>
            <w:rFonts w:ascii="Cambria Math" w:hAnsi="Cambria Math" w:cs="Times New Roman"/>
          </w:rPr>
          <m:t>τ</m:t>
        </m:r>
      </m:oMath>
      <w:r w:rsidR="00146037" w:rsidRPr="00767240">
        <w:rPr>
          <w:rFonts w:hint="eastAsia"/>
        </w:rPr>
        <w:t>内的总收益。</w:t>
      </w:r>
    </w:p>
    <w:p w14:paraId="6CBF7DF1" w14:textId="77777777" w:rsidR="00D16F2D" w:rsidRPr="00767240" w:rsidRDefault="00D16F2D" w:rsidP="003F0D33"/>
    <w:p w14:paraId="571037F6" w14:textId="7967EEE8" w:rsidR="003F0D33" w:rsidRDefault="00146037" w:rsidP="003F0D33">
      <w:r w:rsidRPr="00767240">
        <w:rPr>
          <w:rFonts w:hint="eastAsia"/>
        </w:rPr>
        <w:t>仿真中，环境中随机放置了</w:t>
      </w:r>
      <w:r w:rsidRPr="00767240">
        <w:t>6</w:t>
      </w:r>
      <w:r w:rsidRPr="00767240">
        <w:rPr>
          <w:rFonts w:hint="eastAsia"/>
        </w:rPr>
        <w:t>个智能体</w:t>
      </w:r>
      <m:oMath>
        <m:r>
          <w:rPr>
            <w:rFonts w:ascii="Cambria Math" w:hAnsi="Cambria Math"/>
          </w:rPr>
          <m:t>Agen</m:t>
        </m:r>
        <m:sSub>
          <m:sSubPr>
            <m:ctrlPr>
              <w:rPr>
                <w:rFonts w:ascii="Cambria Math" w:hAnsi="Cambria Math"/>
                <w:i/>
              </w:rPr>
            </m:ctrlPr>
          </m:sSubPr>
          <m:e>
            <m:r>
              <w:rPr>
                <w:rFonts w:ascii="Cambria Math" w:hAnsi="Cambria Math"/>
              </w:rPr>
              <m:t>t</m:t>
            </m:r>
            <m:ctrlPr>
              <w:rPr>
                <w:rFonts w:ascii="Cambria Math" w:hAnsi="Cambria Math" w:hint="eastAsia"/>
                <w:i/>
              </w:rPr>
            </m:ctrlPr>
          </m:e>
          <m:sub>
            <m:r>
              <w:rPr>
                <w:rFonts w:ascii="Cambria Math" w:hAnsi="Cambria Math"/>
              </w:rPr>
              <m:t>1~6</m:t>
            </m:r>
          </m:sub>
        </m:sSub>
      </m:oMath>
      <w:r w:rsidR="00E216FF" w:rsidRPr="00B5059A">
        <w:rPr>
          <w:rFonts w:hint="eastAsia"/>
        </w:rPr>
        <w:t>，它们各自的学习函数见</w:t>
      </w:r>
      <w:r w:rsidR="00D30BAD">
        <w:rPr>
          <w:rFonts w:hint="eastAsia"/>
        </w:rPr>
        <w:t>公</w:t>
      </w:r>
      <w:r w:rsidR="00E216FF" w:rsidRPr="00B5059A">
        <w:rPr>
          <w:rFonts w:hint="eastAsia"/>
        </w:rPr>
        <w:t>式</w:t>
      </w:r>
      <w:r w:rsidR="00D30BAD">
        <w:rPr>
          <w:rFonts w:hint="eastAsia"/>
        </w:rPr>
        <w:t>1</w:t>
      </w:r>
      <w:r w:rsidRPr="00B5059A">
        <w:rPr>
          <w:rFonts w:hint="eastAsia"/>
        </w:rPr>
        <w:t>。</w:t>
      </w:r>
      <w:r w:rsidR="00BD55AC" w:rsidRPr="00767240">
        <w:rPr>
          <w:rFonts w:hint="eastAsia"/>
        </w:rPr>
        <w:t>我们将地图中每个单元格的位置映射到</w:t>
      </w:r>
      <m:oMath>
        <m:r>
          <w:rPr>
            <w:rFonts w:ascii="Cambria Math" w:hAnsi="Cambria Math"/>
          </w:rPr>
          <m:t>[-120, 120]</m:t>
        </m:r>
      </m:oMath>
      <w:r w:rsidR="00BD55AC" w:rsidRPr="00767240">
        <w:rPr>
          <w:rFonts w:hint="eastAsia"/>
        </w:rPr>
        <w:t>区间内，其中</w:t>
      </w:r>
      <m:oMath>
        <m:r>
          <w:rPr>
            <w:rFonts w:ascii="Cambria Math" w:hAnsi="Cambria Math"/>
          </w:rPr>
          <m:t>[0, 120]</m:t>
        </m:r>
      </m:oMath>
      <w:r w:rsidR="00BD55AC" w:rsidRPr="00767240">
        <w:rPr>
          <w:rFonts w:hint="eastAsia"/>
        </w:rPr>
        <w:t>表示垃圾区域</w:t>
      </w:r>
      <w:r w:rsidR="005A1BCF" w:rsidRPr="00767240">
        <w:rPr>
          <w:rFonts w:hint="eastAsia"/>
        </w:rPr>
        <w:t>内</w:t>
      </w:r>
      <w:r w:rsidR="00BD55AC" w:rsidRPr="00767240">
        <w:rPr>
          <w:rFonts w:hint="eastAsia"/>
        </w:rPr>
        <w:t>的单元格，</w:t>
      </w:r>
      <m:oMath>
        <m:r>
          <w:rPr>
            <w:rFonts w:ascii="Cambria Math" w:hAnsi="Cambria Math"/>
          </w:rPr>
          <m:t>[-1, -120]</m:t>
        </m:r>
      </m:oMath>
      <w:r w:rsidR="00BD55AC" w:rsidRPr="00767240">
        <w:rPr>
          <w:rFonts w:hint="eastAsia"/>
        </w:rPr>
        <w:t>表示苹果区域</w:t>
      </w:r>
      <w:r w:rsidR="005A1BCF" w:rsidRPr="00767240">
        <w:rPr>
          <w:rFonts w:hint="eastAsia"/>
        </w:rPr>
        <w:t>内</w:t>
      </w:r>
      <w:r w:rsidR="00BD55AC" w:rsidRPr="00767240">
        <w:rPr>
          <w:rFonts w:hint="eastAsia"/>
        </w:rPr>
        <w:t>的单元格</w:t>
      </w:r>
      <w:r w:rsidR="00D16F2D" w:rsidRPr="00767240">
        <w:rPr>
          <w:rFonts w:hint="eastAsia"/>
        </w:rPr>
        <w:t>。</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BD55AC" w:rsidRPr="00B5059A">
        <w:rPr>
          <w:rFonts w:hint="eastAsia"/>
        </w:rPr>
        <w:t>表示每个</w:t>
      </w:r>
      <w:r w:rsidR="00BD55AC" w:rsidRPr="00B5059A">
        <w:rPr>
          <w:rFonts w:hint="eastAsia"/>
        </w:rPr>
        <w:t>Agent</w:t>
      </w:r>
      <w:r w:rsidR="00BD55AC" w:rsidRPr="00B5059A">
        <w:rPr>
          <w:rFonts w:hint="eastAsia"/>
        </w:rPr>
        <w:t>在环境中的初始位置</w:t>
      </w:r>
      <w:r w:rsidR="009C449F" w:rsidRPr="00767240">
        <w:rPr>
          <w:rFonts w:hint="eastAsia"/>
        </w:rPr>
        <w:t>，且</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120,120]</m:t>
        </m:r>
      </m:oMath>
      <w:r w:rsidR="00BD55AC" w:rsidRPr="00B5059A">
        <w:rPr>
          <w:rFonts w:hint="eastAsia"/>
        </w:rPr>
        <w:t>。</w:t>
      </w:r>
      <w:r w:rsidR="000E76EC">
        <w:rPr>
          <w:rFonts w:hint="eastAsia"/>
        </w:rPr>
        <w:t>对每个智能体而言，</w:t>
      </w:r>
      <w:r w:rsidR="00A65B54" w:rsidRPr="00B5059A">
        <w:rPr>
          <w:rFonts w:hint="eastAsia"/>
        </w:rPr>
        <w:t>每个</w:t>
      </w:r>
      <w:r w:rsidR="00A65B54" w:rsidRPr="00767240">
        <w:t>episode</w:t>
      </w:r>
      <w:r w:rsidR="000E76EC">
        <w:rPr>
          <w:rFonts w:hint="eastAsia"/>
        </w:rPr>
        <w:t>包括</w:t>
      </w:r>
      <w:r w:rsidR="000E76EC">
        <w:rPr>
          <w:rFonts w:hint="eastAsia"/>
        </w:rPr>
        <w:t>1</w:t>
      </w:r>
      <w:r w:rsidR="000E76EC">
        <w:t xml:space="preserve">00 </w:t>
      </w:r>
      <w:r w:rsidR="000E76EC">
        <w:rPr>
          <w:rFonts w:hint="eastAsia"/>
        </w:rPr>
        <w:t>trials</w:t>
      </w:r>
      <w:r w:rsidR="000E76EC">
        <w:rPr>
          <w:rFonts w:hint="eastAsia"/>
        </w:rPr>
        <w:t>，</w:t>
      </w:r>
      <w:r w:rsidR="00A65B54" w:rsidRPr="00767240">
        <w:rPr>
          <w:rFonts w:hint="eastAsia"/>
        </w:rPr>
        <w:t>每组实验包括</w:t>
      </w:r>
      <w:r w:rsidR="00A65B54" w:rsidRPr="00767240">
        <w:t>300</w:t>
      </w:r>
      <w:r w:rsidR="00A65B54" w:rsidRPr="00767240">
        <w:rPr>
          <w:rFonts w:hint="eastAsia"/>
        </w:rPr>
        <w:t>轮</w:t>
      </w:r>
      <w:r w:rsidR="00A65B54" w:rsidRPr="00767240">
        <w:t>episode</w:t>
      </w:r>
      <w:r w:rsidR="000E76EC">
        <w:rPr>
          <w:rFonts w:hint="eastAsia"/>
        </w:rPr>
        <w:t>。</w:t>
      </w:r>
    </w:p>
    <w:p w14:paraId="4FEFC43F" w14:textId="77777777" w:rsidR="000E76EC" w:rsidRPr="00767240" w:rsidRDefault="000E76EC" w:rsidP="003F0D33"/>
    <w:p w14:paraId="4BA5E175" w14:textId="45778736" w:rsidR="004936EB" w:rsidRPr="00812EE9" w:rsidRDefault="00BE3E9D" w:rsidP="000E7A04">
      <w:pPr>
        <w:pStyle w:val="3"/>
        <w:rPr>
          <w:rFonts w:ascii="Times New Roman" w:hAnsi="Times New Roman"/>
        </w:rPr>
      </w:pPr>
      <w:r w:rsidRPr="00812EE9">
        <w:rPr>
          <w:rFonts w:ascii="Times New Roman" w:hAnsi="Times New Roman"/>
        </w:rPr>
        <w:lastRenderedPageBreak/>
        <w:t>3.</w:t>
      </w:r>
      <w:r w:rsidR="00920850" w:rsidRPr="00812EE9">
        <w:rPr>
          <w:rFonts w:ascii="Times New Roman" w:hAnsi="Times New Roman"/>
        </w:rPr>
        <w:t xml:space="preserve">4 </w:t>
      </w:r>
      <w:r w:rsidR="00D16F2D" w:rsidRPr="00812EE9">
        <w:rPr>
          <w:rFonts w:ascii="Times New Roman" w:hAnsi="Times New Roman" w:hint="eastAsia"/>
        </w:rPr>
        <w:t>同质与异质性群体</w:t>
      </w:r>
      <w:r w:rsidR="004F6F3F">
        <w:rPr>
          <w:rFonts w:ascii="Times New Roman" w:hAnsi="Times New Roman" w:hint="eastAsia"/>
        </w:rPr>
        <w:t>属性</w:t>
      </w:r>
    </w:p>
    <w:p w14:paraId="5774B1AF" w14:textId="540842F0" w:rsidR="00BE3E9D" w:rsidRPr="00767240" w:rsidRDefault="000E76EC" w:rsidP="00D16F2D">
      <w:r w:rsidRPr="00767240">
        <w:rPr>
          <w:rFonts w:hint="eastAsia"/>
        </w:rPr>
        <w:t>根据</w:t>
      </w:r>
      <m:oMath>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r>
          <m:rPr>
            <m:sty m:val="p"/>
          </m:rPr>
          <w:rPr>
            <w:rFonts w:ascii="Cambria Math" w:hAnsi="Cambria Math" w:hint="eastAsia"/>
          </w:rPr>
          <m:t>的</m:t>
        </m:r>
      </m:oMath>
      <w:r w:rsidR="004F6F3F">
        <w:rPr>
          <w:rFonts w:hint="eastAsia"/>
        </w:rPr>
        <w:t>取值方法</w:t>
      </w:r>
      <w:r w:rsidRPr="00767240">
        <w:rPr>
          <w:rFonts w:hint="eastAsia"/>
        </w:rPr>
        <w:t>，将智能体群体分为</w:t>
      </w:r>
      <w:r w:rsidR="00DE567F" w:rsidRPr="00767240">
        <w:rPr>
          <w:rFonts w:hint="eastAsia"/>
        </w:rPr>
        <w:t>异质性和</w:t>
      </w:r>
      <w:r w:rsidRPr="00767240">
        <w:rPr>
          <w:rFonts w:hint="eastAsia"/>
        </w:rPr>
        <w:t>同质性。</w:t>
      </w:r>
      <w:r w:rsidR="00DE567F">
        <w:rPr>
          <w:rFonts w:hint="eastAsia"/>
        </w:rPr>
        <w:t>异质性表示在给定范围内</w:t>
      </w:r>
      <m:oMath>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oMath>
      <w:r w:rsidR="004F6F3F">
        <w:rPr>
          <w:rFonts w:hint="eastAsia"/>
        </w:rPr>
        <w:t>随机取值，这种异质性反映了智能体个体的多样性</w:t>
      </w:r>
      <w:r>
        <w:rPr>
          <w:rFonts w:hint="eastAsia"/>
        </w:rPr>
        <w:t>。</w:t>
      </w:r>
      <w:r w:rsidR="00DE567F">
        <w:rPr>
          <w:rFonts w:hint="eastAsia"/>
        </w:rPr>
        <w:t>当智能体目标收益满足</w:t>
      </w:r>
      <m:oMath>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rewar</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τ</m:t>
        </m:r>
      </m:oMath>
      <w:r>
        <w:rPr>
          <w:rFonts w:hint="eastAsia"/>
        </w:rPr>
        <w:t>时，</w:t>
      </w:r>
      <w:r w:rsidR="00DE567F">
        <w:rPr>
          <w:rFonts w:hint="eastAsia"/>
        </w:rPr>
        <w:t>称其为</w:t>
      </w:r>
      <w:r w:rsidRPr="00767240">
        <w:rPr>
          <w:rFonts w:hint="eastAsia"/>
        </w:rPr>
        <w:t>高目标收益者</w:t>
      </w:r>
      <w:r>
        <w:rPr>
          <w:rFonts w:hint="eastAsia"/>
        </w:rPr>
        <w:t>，</w:t>
      </w:r>
      <w:r w:rsidR="00DE567F">
        <w:rPr>
          <w:rFonts w:hint="eastAsia"/>
        </w:rPr>
        <w:t>而</w:t>
      </w:r>
      <w:r>
        <w:rPr>
          <w:rFonts w:hint="eastAsia"/>
        </w:rPr>
        <w:t>当智能体目标收益满足</w:t>
      </w:r>
      <m:oMath>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rewar</m:t>
        </m:r>
        <m:sSub>
          <m:sSubPr>
            <m:ctrlPr>
              <w:rPr>
                <w:rFonts w:ascii="Cambria Math" w:hAnsi="Cambria Math"/>
                <w:i/>
              </w:rPr>
            </m:ctrlPr>
          </m:sSubPr>
          <m:e>
            <m:r>
              <w:rPr>
                <w:rFonts w:ascii="Cambria Math" w:hAnsi="Cambria Math"/>
              </w:rPr>
              <m:t>d</m:t>
            </m:r>
          </m:e>
          <m:sub>
            <m:r>
              <w:rPr>
                <w:rFonts w:ascii="Cambria Math" w:hAnsi="Cambria Math" w:hint="eastAsia"/>
              </w:rPr>
              <m:t>g</m:t>
            </m:r>
          </m:sub>
        </m:sSub>
        <m:r>
          <w:rPr>
            <w:rFonts w:ascii="Cambria Math" w:hAnsi="Cambria Math"/>
          </w:rPr>
          <m:t>*τ</m:t>
        </m:r>
      </m:oMath>
      <w:r>
        <w:rPr>
          <w:rFonts w:hint="eastAsia"/>
        </w:rPr>
        <w:t>时，称其为</w:t>
      </w:r>
      <w:r w:rsidR="004936EB" w:rsidRPr="00767240">
        <w:rPr>
          <w:rFonts w:hint="eastAsia"/>
        </w:rPr>
        <w:t>低目标收益者</w:t>
      </w:r>
      <w:r w:rsidR="004F6F3F">
        <w:rPr>
          <w:rFonts w:hint="eastAsia"/>
        </w:rPr>
        <w:t>，这两种情况下的智能体具有同质性群体属性</w:t>
      </w:r>
      <w:r w:rsidR="00FB03EE" w:rsidRPr="00767240">
        <w:rPr>
          <w:rFonts w:hint="eastAsia"/>
        </w:rPr>
        <w:t>。</w:t>
      </w:r>
      <w:r w:rsidR="00D16F2D" w:rsidRPr="00767240">
        <w:rPr>
          <w:rFonts w:hint="eastAsia"/>
        </w:rPr>
        <w:t>仿真中的</w:t>
      </w:r>
      <w:r w:rsidR="009B63DA">
        <w:rPr>
          <w:rFonts w:hint="eastAsia"/>
        </w:rPr>
        <w:t>群体属性相关的</w:t>
      </w:r>
      <w:r w:rsidR="00A12D1A" w:rsidRPr="00767240">
        <w:rPr>
          <w:rFonts w:hint="eastAsia"/>
        </w:rPr>
        <w:t>参数</w:t>
      </w:r>
      <w:r w:rsidR="00D16F2D" w:rsidRPr="00767240">
        <w:rPr>
          <w:rFonts w:hint="eastAsia"/>
        </w:rPr>
        <w:t>设置</w:t>
      </w:r>
      <w:r w:rsidR="00A12D1A" w:rsidRPr="00767240">
        <w:rPr>
          <w:rFonts w:hint="eastAsia"/>
        </w:rPr>
        <w:t>见表</w:t>
      </w:r>
      <w:r w:rsidR="00306001">
        <w:t>1</w:t>
      </w:r>
      <w:r w:rsidR="00C000BF" w:rsidRPr="00767240">
        <w:rPr>
          <w:rFonts w:hint="eastAsia"/>
        </w:rPr>
        <w:t>。</w:t>
      </w:r>
    </w:p>
    <w:p w14:paraId="67B6B639" w14:textId="0D25F979" w:rsidR="00306001" w:rsidRPr="00512C0E" w:rsidRDefault="00306001" w:rsidP="00512C0E">
      <w:pPr>
        <w:jc w:val="center"/>
        <w:rPr>
          <w:sz w:val="18"/>
          <w:szCs w:val="18"/>
        </w:rPr>
      </w:pPr>
      <w:r w:rsidRPr="00512C0E">
        <w:rPr>
          <w:rFonts w:hint="eastAsia"/>
          <w:sz w:val="18"/>
          <w:szCs w:val="18"/>
        </w:rPr>
        <w:t>表</w:t>
      </w:r>
      <w:r w:rsidRPr="00512C0E">
        <w:rPr>
          <w:sz w:val="18"/>
          <w:szCs w:val="18"/>
        </w:rPr>
        <w:t xml:space="preserve"> </w:t>
      </w:r>
      <w:r w:rsidRPr="00512C0E">
        <w:rPr>
          <w:sz w:val="18"/>
          <w:szCs w:val="18"/>
        </w:rPr>
        <w:fldChar w:fldCharType="begin"/>
      </w:r>
      <w:r w:rsidRPr="00512C0E">
        <w:rPr>
          <w:sz w:val="18"/>
          <w:szCs w:val="18"/>
        </w:rPr>
        <w:instrText xml:space="preserve"> SEQ </w:instrText>
      </w:r>
      <w:r w:rsidRPr="00512C0E">
        <w:rPr>
          <w:rFonts w:hint="eastAsia"/>
          <w:sz w:val="18"/>
          <w:szCs w:val="18"/>
        </w:rPr>
        <w:instrText>表</w:instrText>
      </w:r>
      <w:r w:rsidRPr="00512C0E">
        <w:rPr>
          <w:sz w:val="18"/>
          <w:szCs w:val="18"/>
        </w:rPr>
        <w:instrText xml:space="preserve"> \* ARABIC </w:instrText>
      </w:r>
      <w:r w:rsidRPr="00512C0E">
        <w:rPr>
          <w:sz w:val="18"/>
          <w:szCs w:val="18"/>
        </w:rPr>
        <w:fldChar w:fldCharType="separate"/>
      </w:r>
      <w:r w:rsidRPr="00512C0E">
        <w:rPr>
          <w:sz w:val="18"/>
          <w:szCs w:val="18"/>
        </w:rPr>
        <w:t>1</w:t>
      </w:r>
      <w:r w:rsidRPr="00512C0E">
        <w:rPr>
          <w:sz w:val="18"/>
          <w:szCs w:val="18"/>
        </w:rPr>
        <w:fldChar w:fldCharType="end"/>
      </w:r>
      <w:r w:rsidRPr="00512C0E">
        <w:rPr>
          <w:sz w:val="18"/>
          <w:szCs w:val="18"/>
        </w:rPr>
        <w:t xml:space="preserve"> </w:t>
      </w:r>
      <w:r>
        <w:rPr>
          <w:rFonts w:hint="eastAsia"/>
          <w:sz w:val="18"/>
          <w:szCs w:val="18"/>
        </w:rPr>
        <w:t>群体属性参数设置</w:t>
      </w:r>
    </w:p>
    <w:tbl>
      <w:tblPr>
        <w:tblStyle w:val="a3"/>
        <w:tblW w:w="9355"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1984"/>
        <w:gridCol w:w="993"/>
        <w:gridCol w:w="992"/>
        <w:gridCol w:w="2268"/>
        <w:gridCol w:w="393"/>
        <w:gridCol w:w="457"/>
        <w:gridCol w:w="284"/>
        <w:gridCol w:w="1984"/>
      </w:tblGrid>
      <w:tr w:rsidR="009A7C2E" w:rsidRPr="00767240" w14:paraId="4E460C9A" w14:textId="14DFB01C" w:rsidTr="009A7C2E">
        <w:trPr>
          <w:trHeight w:val="366"/>
          <w:jc w:val="center"/>
        </w:trPr>
        <w:tc>
          <w:tcPr>
            <w:tcW w:w="1984" w:type="dxa"/>
            <w:tcBorders>
              <w:left w:val="nil"/>
              <w:bottom w:val="single" w:sz="8" w:space="0" w:color="auto"/>
              <w:right w:val="nil"/>
            </w:tcBorders>
          </w:tcPr>
          <w:p w14:paraId="6D0698D5" w14:textId="7D533335" w:rsidR="0052172C" w:rsidRPr="00B5059A" w:rsidRDefault="0052172C" w:rsidP="00505497">
            <w:pPr>
              <w:jc w:val="center"/>
              <w:rPr>
                <w:i/>
              </w:rPr>
            </w:pPr>
            <m:oMathPara>
              <m:oMath>
                <m:r>
                  <w:rPr>
                    <w:rFonts w:ascii="Cambria Math" w:hAnsi="Cambria Math"/>
                  </w:rPr>
                  <m:t>group</m:t>
                </m:r>
              </m:oMath>
            </m:oMathPara>
          </w:p>
        </w:tc>
        <w:tc>
          <w:tcPr>
            <w:tcW w:w="993" w:type="dxa"/>
            <w:tcBorders>
              <w:top w:val="single" w:sz="8" w:space="0" w:color="auto"/>
              <w:left w:val="nil"/>
              <w:bottom w:val="single" w:sz="8" w:space="0" w:color="auto"/>
              <w:right w:val="nil"/>
            </w:tcBorders>
          </w:tcPr>
          <w:p w14:paraId="26E510C8" w14:textId="18FA3349" w:rsidR="0052172C" w:rsidRPr="00B5059A" w:rsidRDefault="00CE03EB" w:rsidP="006D0ACA">
            <w:pPr>
              <w:jc w:val="center"/>
            </w:pPr>
            <m:oMathPara>
              <m:oMath>
                <m:sSup>
                  <m:sSupPr>
                    <m:ctrlPr>
                      <w:rPr>
                        <w:rFonts w:ascii="Cambria Math" w:hAnsi="Cambria Math"/>
                        <w:b/>
                        <w:bCs/>
                        <w:i/>
                      </w:rPr>
                    </m:ctrlPr>
                  </m:sSupPr>
                  <m:e>
                    <m:acc>
                      <m:accPr>
                        <m:ctrlPr>
                          <w:rPr>
                            <w:rFonts w:ascii="Cambria Math" w:hAnsi="Cambria Math"/>
                            <w:b/>
                            <w:bCs/>
                            <w:i/>
                          </w:rPr>
                        </m:ctrlPr>
                      </m:accPr>
                      <m:e>
                        <m:r>
                          <m:rPr>
                            <m:sty m:val="bi"/>
                          </m:rPr>
                          <w:rPr>
                            <w:rFonts w:ascii="Cambria Math" w:hAnsi="Cambria Math"/>
                          </w:rPr>
                          <m:t>R</m:t>
                        </m:r>
                      </m:e>
                    </m:acc>
                  </m:e>
                  <m:sup>
                    <m:r>
                      <m:rPr>
                        <m:sty m:val="bi"/>
                      </m:rPr>
                      <w:rPr>
                        <w:rFonts w:ascii="Cambria Math" w:hAnsi="Cambria Math"/>
                      </w:rPr>
                      <m:t>i=1,2,3</m:t>
                    </m:r>
                  </m:sup>
                </m:sSup>
              </m:oMath>
            </m:oMathPara>
          </w:p>
        </w:tc>
        <w:tc>
          <w:tcPr>
            <w:tcW w:w="992" w:type="dxa"/>
            <w:tcBorders>
              <w:top w:val="single" w:sz="8" w:space="0" w:color="auto"/>
              <w:left w:val="nil"/>
              <w:bottom w:val="single" w:sz="8" w:space="0" w:color="auto"/>
              <w:right w:val="nil"/>
            </w:tcBorders>
          </w:tcPr>
          <w:p w14:paraId="312218F1" w14:textId="518E4226" w:rsidR="0052172C" w:rsidRPr="00B5059A" w:rsidRDefault="00CE03EB" w:rsidP="006D0ACA">
            <w:pPr>
              <w:jc w:val="center"/>
              <w:rPr>
                <w:b/>
                <w:bCs/>
                <w:i/>
              </w:rPr>
            </w:pPr>
            <m:oMathPara>
              <m:oMath>
                <m:sSup>
                  <m:sSupPr>
                    <m:ctrlPr>
                      <w:rPr>
                        <w:rFonts w:ascii="Cambria Math" w:hAnsi="Cambria Math"/>
                        <w:b/>
                        <w:bCs/>
                        <w:i/>
                      </w:rPr>
                    </m:ctrlPr>
                  </m:sSupPr>
                  <m:e>
                    <m:acc>
                      <m:accPr>
                        <m:ctrlPr>
                          <w:rPr>
                            <w:rFonts w:ascii="Cambria Math" w:hAnsi="Cambria Math"/>
                            <w:b/>
                            <w:bCs/>
                            <w:i/>
                          </w:rPr>
                        </m:ctrlPr>
                      </m:accPr>
                      <m:e>
                        <m:r>
                          <m:rPr>
                            <m:sty m:val="bi"/>
                          </m:rPr>
                          <w:rPr>
                            <w:rFonts w:ascii="Cambria Math" w:hAnsi="Cambria Math"/>
                          </w:rPr>
                          <m:t>R</m:t>
                        </m:r>
                      </m:e>
                    </m:acc>
                  </m:e>
                  <m:sup>
                    <m:r>
                      <m:rPr>
                        <m:sty m:val="bi"/>
                      </m:rPr>
                      <w:rPr>
                        <w:rFonts w:ascii="Cambria Math" w:hAnsi="Cambria Math" w:hint="eastAsia"/>
                      </w:rPr>
                      <m:t>i</m:t>
                    </m:r>
                    <m:r>
                      <m:rPr>
                        <m:sty m:val="bi"/>
                      </m:rPr>
                      <w:rPr>
                        <w:rFonts w:ascii="Cambria Math" w:hAnsi="Cambria Math"/>
                      </w:rPr>
                      <m:t>=4,5,6</m:t>
                    </m:r>
                  </m:sup>
                </m:sSup>
              </m:oMath>
            </m:oMathPara>
          </w:p>
        </w:tc>
        <w:tc>
          <w:tcPr>
            <w:tcW w:w="2268" w:type="dxa"/>
            <w:tcBorders>
              <w:left w:val="nil"/>
              <w:bottom w:val="single" w:sz="8" w:space="0" w:color="auto"/>
              <w:right w:val="nil"/>
            </w:tcBorders>
          </w:tcPr>
          <w:p w14:paraId="0423AF3E" w14:textId="77777777" w:rsidR="0052172C" w:rsidRPr="00B5059A" w:rsidRDefault="00CE03EB" w:rsidP="00505497">
            <w:pPr>
              <w:jc w:val="center"/>
              <w:rPr>
                <w:i/>
              </w:rPr>
            </w:pPr>
            <m:oMathPara>
              <m:oMath>
                <m:sSup>
                  <m:sSupPr>
                    <m:ctrlPr>
                      <w:rPr>
                        <w:rFonts w:ascii="Cambria Math" w:hAnsi="Cambria Math"/>
                        <w:i/>
                      </w:rPr>
                    </m:ctrlPr>
                  </m:sSupPr>
                  <m:e>
                    <m:r>
                      <w:rPr>
                        <w:rFonts w:ascii="Cambria Math" w:hAnsi="Cambria Math"/>
                      </w:rPr>
                      <m:t>M</m:t>
                    </m:r>
                  </m:e>
                  <m:sup>
                    <m:r>
                      <w:rPr>
                        <w:rFonts w:ascii="Cambria Math" w:hAnsi="Cambria Math"/>
                      </w:rPr>
                      <m:t>i</m:t>
                    </m:r>
                  </m:sup>
                </m:sSup>
              </m:oMath>
            </m:oMathPara>
          </w:p>
        </w:tc>
        <w:tc>
          <w:tcPr>
            <w:tcW w:w="393" w:type="dxa"/>
            <w:tcBorders>
              <w:left w:val="nil"/>
              <w:bottom w:val="single" w:sz="8" w:space="0" w:color="auto"/>
              <w:right w:val="nil"/>
            </w:tcBorders>
          </w:tcPr>
          <w:p w14:paraId="6806A142" w14:textId="77777777" w:rsidR="0052172C" w:rsidRPr="00767240" w:rsidRDefault="0052172C" w:rsidP="00505497">
            <w:pPr>
              <w:jc w:val="center"/>
              <w:rPr>
                <w:i/>
              </w:rPr>
            </w:pPr>
            <m:oMathPara>
              <m:oMath>
                <m:r>
                  <w:rPr>
                    <w:rFonts w:ascii="Cambria Math" w:hAnsi="Cambria Math"/>
                  </w:rPr>
                  <m:t>τ</m:t>
                </m:r>
              </m:oMath>
            </m:oMathPara>
          </w:p>
        </w:tc>
        <w:tc>
          <w:tcPr>
            <w:tcW w:w="457" w:type="dxa"/>
            <w:tcBorders>
              <w:left w:val="nil"/>
              <w:bottom w:val="single" w:sz="8" w:space="0" w:color="auto"/>
              <w:right w:val="nil"/>
            </w:tcBorders>
          </w:tcPr>
          <w:p w14:paraId="6165429B" w14:textId="77777777" w:rsidR="0052172C" w:rsidRPr="00B5059A" w:rsidRDefault="00CE03EB" w:rsidP="00505497">
            <w:pPr>
              <w:jc w:val="center"/>
              <w:rPr>
                <w:i/>
              </w:rPr>
            </w:pPr>
            <m:oMathPara>
              <m:oMath>
                <m:sSub>
                  <m:sSubPr>
                    <m:ctrlPr>
                      <w:rPr>
                        <w:rFonts w:ascii="Cambria Math" w:hAnsi="Cambria Math"/>
                        <w:i/>
                      </w:rPr>
                    </m:ctrlPr>
                  </m:sSubPr>
                  <m:e>
                    <m:r>
                      <w:rPr>
                        <w:rFonts w:ascii="Cambria Math" w:hAnsi="Cambria Math"/>
                      </w:rPr>
                      <m:t>r</m:t>
                    </m:r>
                  </m:e>
                  <m:sub>
                    <m:r>
                      <w:rPr>
                        <w:rFonts w:ascii="Cambria Math" w:hAnsi="Cambria Math"/>
                      </w:rPr>
                      <m:t>a</m:t>
                    </m:r>
                  </m:sub>
                </m:sSub>
              </m:oMath>
            </m:oMathPara>
          </w:p>
        </w:tc>
        <w:tc>
          <w:tcPr>
            <w:tcW w:w="284" w:type="dxa"/>
            <w:tcBorders>
              <w:left w:val="nil"/>
              <w:bottom w:val="single" w:sz="8" w:space="0" w:color="auto"/>
              <w:right w:val="nil"/>
            </w:tcBorders>
          </w:tcPr>
          <w:p w14:paraId="04B92827" w14:textId="77777777" w:rsidR="0052172C" w:rsidRPr="00B5059A" w:rsidRDefault="00CE03EB" w:rsidP="00505497">
            <w:pPr>
              <w:jc w:val="center"/>
              <w:rPr>
                <w:i/>
              </w:rPr>
            </w:pPr>
            <m:oMathPara>
              <m:oMath>
                <m:sSub>
                  <m:sSubPr>
                    <m:ctrlPr>
                      <w:rPr>
                        <w:rFonts w:ascii="Cambria Math" w:hAnsi="Cambria Math"/>
                        <w:i/>
                      </w:rPr>
                    </m:ctrlPr>
                  </m:sSubPr>
                  <m:e>
                    <m:r>
                      <w:rPr>
                        <w:rFonts w:ascii="Cambria Math" w:hAnsi="Cambria Math"/>
                      </w:rPr>
                      <m:t>r</m:t>
                    </m:r>
                  </m:e>
                  <m:sub>
                    <m:r>
                      <w:rPr>
                        <w:rFonts w:ascii="Cambria Math" w:hAnsi="Cambria Math"/>
                      </w:rPr>
                      <m:t>g</m:t>
                    </m:r>
                  </m:sub>
                </m:sSub>
              </m:oMath>
            </m:oMathPara>
          </w:p>
        </w:tc>
        <w:tc>
          <w:tcPr>
            <w:tcW w:w="1984" w:type="dxa"/>
            <w:tcBorders>
              <w:left w:val="nil"/>
              <w:bottom w:val="single" w:sz="8" w:space="0" w:color="auto"/>
              <w:right w:val="nil"/>
            </w:tcBorders>
          </w:tcPr>
          <w:p w14:paraId="6473CD8E" w14:textId="4AC89A5A" w:rsidR="0052172C" w:rsidRPr="00B5059A" w:rsidRDefault="00CE03EB" w:rsidP="00505497">
            <w:pPr>
              <w:jc w:val="center"/>
              <w:rPr>
                <w:rFonts w:eastAsia="黑体" w:cs="Times New Roman"/>
              </w:rPr>
            </w:pPr>
            <m:oMathPara>
              <m:oMath>
                <m:sSup>
                  <m:sSupPr>
                    <m:ctrlPr>
                      <w:rPr>
                        <w:rFonts w:ascii="Cambria Math" w:hAnsi="Cambria Math"/>
                        <w:i/>
                      </w:rPr>
                    </m:ctrlPr>
                  </m:sSupPr>
                  <m:e>
                    <m:r>
                      <w:rPr>
                        <w:rFonts w:ascii="Cambria Math" w:hAnsi="Cambria Math"/>
                      </w:rPr>
                      <m:t>η</m:t>
                    </m:r>
                  </m:e>
                  <m:sup>
                    <m:r>
                      <w:rPr>
                        <w:rFonts w:ascii="Cambria Math" w:hAnsi="Cambria Math"/>
                      </w:rPr>
                      <m:t>i</m:t>
                    </m:r>
                  </m:sup>
                </m:sSup>
              </m:oMath>
            </m:oMathPara>
          </w:p>
        </w:tc>
      </w:tr>
      <w:tr w:rsidR="009A7C2E" w:rsidRPr="00767240" w14:paraId="1C1F0D8A" w14:textId="49A1A0F2" w:rsidTr="009A7C2E">
        <w:trPr>
          <w:trHeight w:val="303"/>
          <w:jc w:val="center"/>
        </w:trPr>
        <w:tc>
          <w:tcPr>
            <w:tcW w:w="1984" w:type="dxa"/>
            <w:tcBorders>
              <w:left w:val="nil"/>
              <w:bottom w:val="single" w:sz="8" w:space="0" w:color="auto"/>
              <w:right w:val="nil"/>
            </w:tcBorders>
            <w:vAlign w:val="center"/>
          </w:tcPr>
          <w:p w14:paraId="705E3EC4" w14:textId="4EDDF9A3" w:rsidR="0052172C" w:rsidRPr="00767240" w:rsidRDefault="0052172C" w:rsidP="00D16F2D">
            <w:pPr>
              <w:jc w:val="center"/>
            </w:pPr>
            <w:r w:rsidRPr="00767240">
              <w:t>Heterogeneous</w:t>
            </w:r>
          </w:p>
        </w:tc>
        <w:tc>
          <w:tcPr>
            <w:tcW w:w="993" w:type="dxa"/>
            <w:tcBorders>
              <w:top w:val="single" w:sz="8" w:space="0" w:color="auto"/>
              <w:left w:val="nil"/>
              <w:bottom w:val="single" w:sz="8" w:space="0" w:color="auto"/>
              <w:right w:val="nil"/>
            </w:tcBorders>
            <w:vAlign w:val="center"/>
          </w:tcPr>
          <w:p w14:paraId="5469E76F" w14:textId="64137F14" w:rsidR="0052172C" w:rsidRPr="00767240" w:rsidRDefault="0052172C" w:rsidP="0052172C">
            <w:pPr>
              <w:jc w:val="center"/>
            </w:pPr>
            <m:oMathPara>
              <m:oMath>
                <m:r>
                  <w:rPr>
                    <w:rFonts w:ascii="Cambria Math" w:hAnsi="Cambria Math"/>
                  </w:rPr>
                  <m:t>10</m:t>
                </m:r>
                <m:sSup>
                  <m:sSupPr>
                    <m:ctrlPr>
                      <w:rPr>
                        <w:rFonts w:ascii="Cambria Math" w:hAnsi="Cambria Math"/>
                        <w:i/>
                      </w:rPr>
                    </m:ctrlPr>
                  </m:sSupPr>
                  <m:e>
                    <m:r>
                      <w:rPr>
                        <w:rFonts w:ascii="Cambria Math" w:hAnsi="Cambria Math"/>
                      </w:rPr>
                      <m:t>&lt;</m:t>
                    </m:r>
                    <m:acc>
                      <m:accPr>
                        <m:ctrlPr>
                          <w:rPr>
                            <w:rFonts w:ascii="Cambria Math" w:hAnsi="Cambria Math"/>
                            <w:i/>
                          </w:rPr>
                        </m:ctrlPr>
                      </m:accPr>
                      <m:e>
                        <m:r>
                          <w:rPr>
                            <w:rFonts w:ascii="Cambria Math" w:hAnsi="Cambria Math"/>
                          </w:rPr>
                          <m:t>R</m:t>
                        </m:r>
                      </m:e>
                    </m:acc>
                  </m:e>
                  <m:sup>
                    <m:r>
                      <w:rPr>
                        <w:rFonts w:ascii="Cambria Math" w:hAnsi="Cambria Math"/>
                      </w:rPr>
                      <m:t>i</m:t>
                    </m:r>
                  </m:sup>
                </m:sSup>
              </m:oMath>
            </m:oMathPara>
          </w:p>
        </w:tc>
        <w:tc>
          <w:tcPr>
            <w:tcW w:w="992" w:type="dxa"/>
            <w:tcBorders>
              <w:top w:val="single" w:sz="8" w:space="0" w:color="auto"/>
              <w:left w:val="nil"/>
              <w:bottom w:val="single" w:sz="8" w:space="0" w:color="auto"/>
              <w:right w:val="nil"/>
            </w:tcBorders>
            <w:vAlign w:val="center"/>
          </w:tcPr>
          <w:p w14:paraId="6A9AE8B3" w14:textId="6E33B2FC" w:rsidR="0052172C" w:rsidRPr="00767240" w:rsidRDefault="00CE03EB" w:rsidP="0052172C">
            <w:pPr>
              <w:jc w:val="center"/>
            </w:pPr>
            <m:oMathPara>
              <m:oMath>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gt;50</m:t>
                </m:r>
              </m:oMath>
            </m:oMathPara>
          </w:p>
        </w:tc>
        <w:tc>
          <w:tcPr>
            <w:tcW w:w="2268" w:type="dxa"/>
            <w:vMerge w:val="restart"/>
            <w:tcBorders>
              <w:left w:val="nil"/>
              <w:bottom w:val="single" w:sz="8" w:space="0" w:color="auto"/>
              <w:right w:val="nil"/>
            </w:tcBorders>
            <w:vAlign w:val="center"/>
          </w:tcPr>
          <w:p w14:paraId="4B0895F9" w14:textId="77777777" w:rsidR="0052172C" w:rsidRPr="00767240" w:rsidRDefault="00CE03EB" w:rsidP="00505497">
            <w:pPr>
              <w:jc w:val="center"/>
            </w:pPr>
            <m:oMath>
              <m:sSup>
                <m:sSupPr>
                  <m:ctrlPr>
                    <w:rPr>
                      <w:rFonts w:ascii="Cambria Math" w:hAnsi="Cambria Math"/>
                      <w:i/>
                    </w:rPr>
                  </m:ctrlPr>
                </m:sSupPr>
                <m:e>
                  <m:r>
                    <w:rPr>
                      <w:rFonts w:ascii="Cambria Math" w:hAnsi="Cambria Math"/>
                    </w:rPr>
                    <m:t>M</m:t>
                  </m:r>
                </m:e>
                <m:sup>
                  <m:r>
                    <w:rPr>
                      <w:rFonts w:ascii="Cambria Math" w:hAnsi="Cambria Math"/>
                    </w:rPr>
                    <m:t>i=1,2,3</m:t>
                  </m:r>
                </m:sup>
              </m:sSup>
              <m:r>
                <m:rPr>
                  <m:sty m:val="bi"/>
                </m:rPr>
                <w:rPr>
                  <w:rFonts w:ascii="Cambria Math" w:hAnsi="Cambria Math"/>
                </w:rPr>
                <m:t>∈[0,120]</m:t>
              </m:r>
            </m:oMath>
            <w:r w:rsidR="0052172C" w:rsidRPr="00767240">
              <w:t xml:space="preserve"> </w:t>
            </w:r>
          </w:p>
          <w:p w14:paraId="53DE12D6" w14:textId="236E4408" w:rsidR="0052172C" w:rsidRPr="00767240" w:rsidRDefault="00CE03EB" w:rsidP="00D16F2D">
            <w:pPr>
              <w:jc w:val="center"/>
            </w:pPr>
            <m:oMathPara>
              <m:oMath>
                <m:sSup>
                  <m:sSupPr>
                    <m:ctrlPr>
                      <w:rPr>
                        <w:rFonts w:ascii="Cambria Math" w:hAnsi="Cambria Math"/>
                        <w:i/>
                      </w:rPr>
                    </m:ctrlPr>
                  </m:sSupPr>
                  <m:e>
                    <m:r>
                      <w:rPr>
                        <w:rFonts w:ascii="Cambria Math" w:hAnsi="Cambria Math"/>
                      </w:rPr>
                      <m:t>M</m:t>
                    </m:r>
                  </m:e>
                  <m:sup>
                    <m:r>
                      <w:rPr>
                        <w:rFonts w:ascii="Cambria Math" w:hAnsi="Cambria Math"/>
                      </w:rPr>
                      <m:t>i=4,5,6</m:t>
                    </m:r>
                  </m:sup>
                </m:sSup>
                <m:r>
                  <m:rPr>
                    <m:sty m:val="bi"/>
                  </m:rPr>
                  <w:rPr>
                    <w:rFonts w:ascii="Cambria Math" w:hAnsi="Cambria Math"/>
                  </w:rPr>
                  <m:t>∈[-1,-120]</m:t>
                </m:r>
              </m:oMath>
            </m:oMathPara>
          </w:p>
        </w:tc>
        <w:tc>
          <w:tcPr>
            <w:tcW w:w="393" w:type="dxa"/>
            <w:vMerge w:val="restart"/>
            <w:tcBorders>
              <w:left w:val="nil"/>
              <w:bottom w:val="single" w:sz="8" w:space="0" w:color="auto"/>
              <w:right w:val="nil"/>
            </w:tcBorders>
            <w:vAlign w:val="center"/>
          </w:tcPr>
          <w:p w14:paraId="09858698" w14:textId="77777777" w:rsidR="0052172C" w:rsidRPr="00767240" w:rsidRDefault="0052172C" w:rsidP="00505497">
            <w:pPr>
              <w:jc w:val="center"/>
            </w:pPr>
            <w:r w:rsidRPr="00767240">
              <w:t>5</w:t>
            </w:r>
          </w:p>
        </w:tc>
        <w:tc>
          <w:tcPr>
            <w:tcW w:w="457" w:type="dxa"/>
            <w:vMerge w:val="restart"/>
            <w:tcBorders>
              <w:left w:val="nil"/>
              <w:bottom w:val="single" w:sz="8" w:space="0" w:color="auto"/>
              <w:right w:val="nil"/>
            </w:tcBorders>
            <w:vAlign w:val="center"/>
          </w:tcPr>
          <w:p w14:paraId="62892971" w14:textId="77777777" w:rsidR="0052172C" w:rsidRPr="00767240" w:rsidRDefault="0052172C" w:rsidP="00505497">
            <w:pPr>
              <w:jc w:val="center"/>
            </w:pPr>
            <w:r w:rsidRPr="00767240">
              <w:t>10</w:t>
            </w:r>
          </w:p>
        </w:tc>
        <w:tc>
          <w:tcPr>
            <w:tcW w:w="284" w:type="dxa"/>
            <w:vMerge w:val="restart"/>
            <w:tcBorders>
              <w:left w:val="nil"/>
              <w:bottom w:val="single" w:sz="8" w:space="0" w:color="auto"/>
              <w:right w:val="nil"/>
            </w:tcBorders>
            <w:vAlign w:val="center"/>
          </w:tcPr>
          <w:p w14:paraId="4307C50B" w14:textId="77777777" w:rsidR="0052172C" w:rsidRPr="00767240" w:rsidRDefault="0052172C" w:rsidP="00505497">
            <w:pPr>
              <w:jc w:val="center"/>
            </w:pPr>
            <w:r w:rsidRPr="00767240">
              <w:t>5</w:t>
            </w:r>
          </w:p>
        </w:tc>
        <w:tc>
          <w:tcPr>
            <w:tcW w:w="1984" w:type="dxa"/>
            <w:vMerge w:val="restart"/>
            <w:tcBorders>
              <w:left w:val="nil"/>
              <w:bottom w:val="single" w:sz="8" w:space="0" w:color="auto"/>
              <w:right w:val="nil"/>
            </w:tcBorders>
            <w:vAlign w:val="center"/>
          </w:tcPr>
          <w:p w14:paraId="58A82E04" w14:textId="0CD64098" w:rsidR="0052172C" w:rsidRPr="00767240" w:rsidRDefault="00CE03EB" w:rsidP="00505497">
            <w:pPr>
              <w:jc w:val="center"/>
            </w:pPr>
            <m:oMathPara>
              <m:oMath>
                <m:f>
                  <m:fPr>
                    <m:ctrlPr>
                      <w:rPr>
                        <w:rFonts w:ascii="Cambria Math" w:hAnsi="Cambria Math"/>
                        <w:i/>
                      </w:rPr>
                    </m:ctrlPr>
                  </m:fPr>
                  <m:num>
                    <m:sSup>
                      <m:sSupPr>
                        <m:ctrlPr>
                          <w:rPr>
                            <w:rFonts w:ascii="Cambria Math" w:hAnsi="Cambria Math"/>
                            <w:i/>
                          </w:rPr>
                        </m:ctrlPr>
                      </m:sSupPr>
                      <m:e>
                        <m:r>
                          <w:rPr>
                            <w:rFonts w:ascii="Cambria Math" w:hAnsi="Cambria Math"/>
                          </w:rPr>
                          <m:t>max{</m:t>
                        </m:r>
                        <m:acc>
                          <m:accPr>
                            <m:chr m:val="̃"/>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m:t>
                    </m:r>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0}</m:t>
                    </m:r>
                  </m:num>
                  <m:den>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den>
                </m:f>
                <m:r>
                  <w:rPr>
                    <w:rFonts w:ascii="Cambria Math" w:hAnsi="Cambria Math"/>
                  </w:rPr>
                  <m:t>*r</m:t>
                </m:r>
              </m:oMath>
            </m:oMathPara>
          </w:p>
        </w:tc>
      </w:tr>
      <w:tr w:rsidR="00175E12" w:rsidRPr="00767240" w14:paraId="201EBB52" w14:textId="77777777" w:rsidTr="00CB1A6A">
        <w:trPr>
          <w:trHeight w:val="169"/>
          <w:jc w:val="center"/>
        </w:trPr>
        <w:tc>
          <w:tcPr>
            <w:tcW w:w="1984" w:type="dxa"/>
            <w:vMerge w:val="restart"/>
            <w:tcBorders>
              <w:top w:val="single" w:sz="8" w:space="0" w:color="auto"/>
              <w:left w:val="nil"/>
              <w:right w:val="nil"/>
            </w:tcBorders>
            <w:vAlign w:val="center"/>
          </w:tcPr>
          <w:p w14:paraId="3EC4D79C" w14:textId="54934794" w:rsidR="00175E12" w:rsidRPr="00767240" w:rsidRDefault="00175E12">
            <w:pPr>
              <w:jc w:val="center"/>
              <w:rPr>
                <w:rFonts w:cs="Times New Roman"/>
              </w:rPr>
            </w:pPr>
            <w:r w:rsidRPr="00767240">
              <w:t>Homogeneous</w:t>
            </w:r>
          </w:p>
        </w:tc>
        <w:tc>
          <w:tcPr>
            <w:tcW w:w="993" w:type="dxa"/>
            <w:tcBorders>
              <w:top w:val="single" w:sz="8" w:space="0" w:color="auto"/>
              <w:left w:val="nil"/>
              <w:bottom w:val="single" w:sz="8" w:space="0" w:color="auto"/>
              <w:right w:val="nil"/>
            </w:tcBorders>
            <w:vAlign w:val="center"/>
          </w:tcPr>
          <w:p w14:paraId="317C31DA" w14:textId="37105680" w:rsidR="00175E12" w:rsidRPr="00767240" w:rsidRDefault="00175E12" w:rsidP="0052172C">
            <w:pPr>
              <w:jc w:val="center"/>
            </w:pPr>
            <m:oMathPara>
              <m:oMath>
                <m:r>
                  <w:rPr>
                    <w:rFonts w:ascii="Cambria Math" w:hAnsi="Cambria Math"/>
                  </w:rPr>
                  <m:t>10</m:t>
                </m:r>
                <m:sSup>
                  <m:sSupPr>
                    <m:ctrlPr>
                      <w:rPr>
                        <w:rFonts w:ascii="Cambria Math" w:hAnsi="Cambria Math"/>
                        <w:i/>
                      </w:rPr>
                    </m:ctrlPr>
                  </m:sSupPr>
                  <m:e>
                    <m:r>
                      <w:rPr>
                        <w:rFonts w:ascii="Cambria Math" w:hAnsi="Cambria Math"/>
                      </w:rPr>
                      <m:t>&lt;</m:t>
                    </m:r>
                    <m:acc>
                      <m:accPr>
                        <m:ctrlPr>
                          <w:rPr>
                            <w:rFonts w:ascii="Cambria Math" w:hAnsi="Cambria Math"/>
                            <w:i/>
                          </w:rPr>
                        </m:ctrlPr>
                      </m:accPr>
                      <m:e>
                        <m:r>
                          <w:rPr>
                            <w:rFonts w:ascii="Cambria Math" w:hAnsi="Cambria Math"/>
                          </w:rPr>
                          <m:t>R</m:t>
                        </m:r>
                      </m:e>
                    </m:acc>
                  </m:e>
                  <m:sup>
                    <m:r>
                      <w:rPr>
                        <w:rFonts w:ascii="Cambria Math" w:hAnsi="Cambria Math"/>
                      </w:rPr>
                      <m:t>i</m:t>
                    </m:r>
                  </m:sup>
                </m:sSup>
              </m:oMath>
            </m:oMathPara>
          </w:p>
        </w:tc>
        <w:tc>
          <w:tcPr>
            <w:tcW w:w="992" w:type="dxa"/>
            <w:tcBorders>
              <w:top w:val="single" w:sz="8" w:space="0" w:color="auto"/>
              <w:left w:val="nil"/>
              <w:bottom w:val="single" w:sz="8" w:space="0" w:color="auto"/>
              <w:right w:val="nil"/>
            </w:tcBorders>
            <w:vAlign w:val="center"/>
          </w:tcPr>
          <w:p w14:paraId="20904C4D" w14:textId="01E7F963" w:rsidR="00175E12" w:rsidRPr="00767240" w:rsidRDefault="00175E12" w:rsidP="0052172C">
            <w:pPr>
              <w:jc w:val="center"/>
            </w:pPr>
            <m:oMathPara>
              <m:oMath>
                <m:r>
                  <w:rPr>
                    <w:rFonts w:ascii="Cambria Math" w:hAnsi="Cambria Math"/>
                  </w:rPr>
                  <m:t>10</m:t>
                </m:r>
                <m:sSup>
                  <m:sSupPr>
                    <m:ctrlPr>
                      <w:rPr>
                        <w:rFonts w:ascii="Cambria Math" w:hAnsi="Cambria Math"/>
                        <w:i/>
                      </w:rPr>
                    </m:ctrlPr>
                  </m:sSupPr>
                  <m:e>
                    <m:r>
                      <w:rPr>
                        <w:rFonts w:ascii="Cambria Math" w:hAnsi="Cambria Math"/>
                      </w:rPr>
                      <m:t>&lt;</m:t>
                    </m:r>
                    <m:acc>
                      <m:accPr>
                        <m:ctrlPr>
                          <w:rPr>
                            <w:rFonts w:ascii="Cambria Math" w:hAnsi="Cambria Math"/>
                            <w:i/>
                          </w:rPr>
                        </m:ctrlPr>
                      </m:accPr>
                      <m:e>
                        <m:r>
                          <w:rPr>
                            <w:rFonts w:ascii="Cambria Math" w:hAnsi="Cambria Math"/>
                          </w:rPr>
                          <m:t>R</m:t>
                        </m:r>
                      </m:e>
                    </m:acc>
                  </m:e>
                  <m:sup>
                    <m:r>
                      <w:rPr>
                        <w:rFonts w:ascii="Cambria Math" w:hAnsi="Cambria Math"/>
                      </w:rPr>
                      <m:t>i</m:t>
                    </m:r>
                  </m:sup>
                </m:sSup>
              </m:oMath>
            </m:oMathPara>
          </w:p>
        </w:tc>
        <w:tc>
          <w:tcPr>
            <w:tcW w:w="2268" w:type="dxa"/>
            <w:vMerge/>
            <w:tcBorders>
              <w:left w:val="nil"/>
              <w:bottom w:val="single" w:sz="8" w:space="0" w:color="auto"/>
              <w:right w:val="nil"/>
            </w:tcBorders>
            <w:vAlign w:val="center"/>
          </w:tcPr>
          <w:p w14:paraId="5ACBDB2C" w14:textId="77777777" w:rsidR="00175E12" w:rsidRPr="00767240" w:rsidRDefault="00175E12" w:rsidP="0052172C">
            <w:pPr>
              <w:jc w:val="center"/>
            </w:pPr>
          </w:p>
        </w:tc>
        <w:tc>
          <w:tcPr>
            <w:tcW w:w="393" w:type="dxa"/>
            <w:vMerge/>
            <w:tcBorders>
              <w:left w:val="nil"/>
              <w:bottom w:val="single" w:sz="8" w:space="0" w:color="auto"/>
              <w:right w:val="nil"/>
            </w:tcBorders>
            <w:vAlign w:val="center"/>
          </w:tcPr>
          <w:p w14:paraId="59A3FF79" w14:textId="77777777" w:rsidR="00175E12" w:rsidRPr="00767240" w:rsidRDefault="00175E12" w:rsidP="0052172C">
            <w:pPr>
              <w:jc w:val="center"/>
            </w:pPr>
          </w:p>
        </w:tc>
        <w:tc>
          <w:tcPr>
            <w:tcW w:w="457" w:type="dxa"/>
            <w:vMerge/>
            <w:tcBorders>
              <w:left w:val="nil"/>
              <w:bottom w:val="single" w:sz="8" w:space="0" w:color="auto"/>
              <w:right w:val="nil"/>
            </w:tcBorders>
            <w:vAlign w:val="center"/>
          </w:tcPr>
          <w:p w14:paraId="038CB2A8" w14:textId="77777777" w:rsidR="00175E12" w:rsidRPr="00767240" w:rsidRDefault="00175E12" w:rsidP="0052172C"/>
        </w:tc>
        <w:tc>
          <w:tcPr>
            <w:tcW w:w="284" w:type="dxa"/>
            <w:vMerge/>
            <w:tcBorders>
              <w:left w:val="nil"/>
              <w:bottom w:val="single" w:sz="8" w:space="0" w:color="auto"/>
              <w:right w:val="nil"/>
            </w:tcBorders>
            <w:vAlign w:val="center"/>
          </w:tcPr>
          <w:p w14:paraId="47AE8782" w14:textId="77777777" w:rsidR="00175E12" w:rsidRPr="00767240" w:rsidRDefault="00175E12" w:rsidP="0052172C"/>
        </w:tc>
        <w:tc>
          <w:tcPr>
            <w:tcW w:w="1984" w:type="dxa"/>
            <w:vMerge/>
            <w:tcBorders>
              <w:left w:val="nil"/>
              <w:bottom w:val="single" w:sz="8" w:space="0" w:color="auto"/>
              <w:right w:val="nil"/>
            </w:tcBorders>
            <w:vAlign w:val="center"/>
          </w:tcPr>
          <w:p w14:paraId="0D917413" w14:textId="77777777" w:rsidR="00175E12" w:rsidRPr="00767240" w:rsidRDefault="00175E12" w:rsidP="0052172C"/>
        </w:tc>
      </w:tr>
      <w:tr w:rsidR="00175E12" w:rsidRPr="00767240" w14:paraId="2D8C3832" w14:textId="77777777" w:rsidTr="00CB1A6A">
        <w:trPr>
          <w:trHeight w:val="60"/>
          <w:jc w:val="center"/>
        </w:trPr>
        <w:tc>
          <w:tcPr>
            <w:tcW w:w="1984" w:type="dxa"/>
            <w:vMerge/>
            <w:tcBorders>
              <w:left w:val="nil"/>
              <w:bottom w:val="single" w:sz="8" w:space="0" w:color="auto"/>
              <w:right w:val="nil"/>
            </w:tcBorders>
            <w:vAlign w:val="center"/>
          </w:tcPr>
          <w:p w14:paraId="77808BB6" w14:textId="7A702C6A" w:rsidR="00175E12" w:rsidRPr="00767240" w:rsidRDefault="00175E12" w:rsidP="0052172C">
            <w:pPr>
              <w:jc w:val="center"/>
              <w:rPr>
                <w:rFonts w:cs="Times New Roman"/>
              </w:rPr>
            </w:pPr>
          </w:p>
        </w:tc>
        <w:tc>
          <w:tcPr>
            <w:tcW w:w="993" w:type="dxa"/>
            <w:tcBorders>
              <w:top w:val="single" w:sz="8" w:space="0" w:color="auto"/>
              <w:left w:val="nil"/>
              <w:bottom w:val="single" w:sz="8" w:space="0" w:color="auto"/>
              <w:right w:val="nil"/>
            </w:tcBorders>
            <w:vAlign w:val="center"/>
          </w:tcPr>
          <w:p w14:paraId="773822C5" w14:textId="7E0FCBC4" w:rsidR="00175E12" w:rsidRPr="00767240" w:rsidRDefault="00CE03EB" w:rsidP="0052172C">
            <w:pPr>
              <w:jc w:val="center"/>
            </w:pPr>
            <m:oMath>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gt;5</m:t>
              </m:r>
            </m:oMath>
            <w:r w:rsidR="00175E12">
              <w:rPr>
                <w:rFonts w:hint="eastAsia"/>
              </w:rPr>
              <w:t>0</w:t>
            </w:r>
          </w:p>
        </w:tc>
        <w:tc>
          <w:tcPr>
            <w:tcW w:w="992" w:type="dxa"/>
            <w:tcBorders>
              <w:top w:val="single" w:sz="8" w:space="0" w:color="auto"/>
              <w:left w:val="nil"/>
              <w:bottom w:val="single" w:sz="8" w:space="0" w:color="auto"/>
              <w:right w:val="nil"/>
            </w:tcBorders>
            <w:vAlign w:val="center"/>
          </w:tcPr>
          <w:p w14:paraId="197CC938" w14:textId="3F090FB8" w:rsidR="00175E12" w:rsidRPr="00767240" w:rsidRDefault="00CE03EB" w:rsidP="0052172C">
            <w:pPr>
              <w:jc w:val="center"/>
            </w:pPr>
            <m:oMathPara>
              <m:oMath>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gt;50</m:t>
                </m:r>
              </m:oMath>
            </m:oMathPara>
          </w:p>
        </w:tc>
        <w:tc>
          <w:tcPr>
            <w:tcW w:w="2268" w:type="dxa"/>
            <w:vMerge/>
            <w:tcBorders>
              <w:left w:val="nil"/>
              <w:bottom w:val="single" w:sz="8" w:space="0" w:color="auto"/>
              <w:right w:val="nil"/>
            </w:tcBorders>
            <w:vAlign w:val="center"/>
          </w:tcPr>
          <w:p w14:paraId="634025CF" w14:textId="77777777" w:rsidR="00175E12" w:rsidRPr="00767240" w:rsidRDefault="00175E12" w:rsidP="0052172C">
            <w:pPr>
              <w:jc w:val="center"/>
            </w:pPr>
          </w:p>
        </w:tc>
        <w:tc>
          <w:tcPr>
            <w:tcW w:w="393" w:type="dxa"/>
            <w:vMerge/>
            <w:tcBorders>
              <w:left w:val="nil"/>
              <w:bottom w:val="single" w:sz="8" w:space="0" w:color="auto"/>
              <w:right w:val="nil"/>
            </w:tcBorders>
            <w:vAlign w:val="center"/>
          </w:tcPr>
          <w:p w14:paraId="2EF76671" w14:textId="77777777" w:rsidR="00175E12" w:rsidRPr="00767240" w:rsidRDefault="00175E12" w:rsidP="0052172C">
            <w:pPr>
              <w:jc w:val="center"/>
            </w:pPr>
          </w:p>
        </w:tc>
        <w:tc>
          <w:tcPr>
            <w:tcW w:w="457" w:type="dxa"/>
            <w:vMerge/>
            <w:tcBorders>
              <w:left w:val="nil"/>
              <w:bottom w:val="single" w:sz="8" w:space="0" w:color="auto"/>
              <w:right w:val="nil"/>
            </w:tcBorders>
            <w:vAlign w:val="center"/>
          </w:tcPr>
          <w:p w14:paraId="6421DAA2" w14:textId="77777777" w:rsidR="00175E12" w:rsidRPr="00767240" w:rsidRDefault="00175E12" w:rsidP="0052172C"/>
        </w:tc>
        <w:tc>
          <w:tcPr>
            <w:tcW w:w="284" w:type="dxa"/>
            <w:vMerge/>
            <w:tcBorders>
              <w:left w:val="nil"/>
              <w:bottom w:val="single" w:sz="8" w:space="0" w:color="auto"/>
              <w:right w:val="nil"/>
            </w:tcBorders>
            <w:vAlign w:val="center"/>
          </w:tcPr>
          <w:p w14:paraId="01CD740A" w14:textId="77777777" w:rsidR="00175E12" w:rsidRPr="00767240" w:rsidRDefault="00175E12" w:rsidP="0052172C"/>
        </w:tc>
        <w:tc>
          <w:tcPr>
            <w:tcW w:w="1984" w:type="dxa"/>
            <w:vMerge/>
            <w:tcBorders>
              <w:left w:val="nil"/>
              <w:bottom w:val="single" w:sz="8" w:space="0" w:color="auto"/>
              <w:right w:val="nil"/>
            </w:tcBorders>
            <w:vAlign w:val="center"/>
          </w:tcPr>
          <w:p w14:paraId="41E9486C" w14:textId="77777777" w:rsidR="00175E12" w:rsidRPr="00767240" w:rsidRDefault="00175E12" w:rsidP="0052172C"/>
        </w:tc>
      </w:tr>
    </w:tbl>
    <w:p w14:paraId="30A36E8E" w14:textId="77777777" w:rsidR="00736612" w:rsidRPr="00767240" w:rsidRDefault="00736612" w:rsidP="00736612"/>
    <w:p w14:paraId="3698B0D3" w14:textId="271718F0" w:rsidR="00633B6A" w:rsidRPr="00812EE9" w:rsidRDefault="00E22876" w:rsidP="00295E6B">
      <w:pPr>
        <w:pStyle w:val="2"/>
        <w:rPr>
          <w:rFonts w:ascii="Times New Roman" w:hAnsi="Times New Roman"/>
        </w:rPr>
      </w:pPr>
      <w:r w:rsidRPr="00812EE9">
        <w:rPr>
          <w:rFonts w:ascii="Times New Roman" w:hAnsi="Times New Roman"/>
        </w:rPr>
        <w:t>4</w:t>
      </w:r>
      <w:r w:rsidR="00633B6A" w:rsidRPr="00812EE9">
        <w:rPr>
          <w:rFonts w:ascii="Times New Roman" w:hAnsi="Times New Roman"/>
        </w:rPr>
        <w:t xml:space="preserve"> </w:t>
      </w:r>
      <w:r w:rsidR="00633B6A" w:rsidRPr="00812EE9">
        <w:rPr>
          <w:rFonts w:ascii="Times New Roman" w:hAnsi="Times New Roman" w:hint="eastAsia"/>
        </w:rPr>
        <w:t>结果</w:t>
      </w:r>
    </w:p>
    <w:p w14:paraId="073D169D" w14:textId="1FD17AC0" w:rsidR="008F2040" w:rsidRDefault="00CC1E57" w:rsidP="00CC1E57">
      <w:r w:rsidRPr="00767240">
        <w:rPr>
          <w:rFonts w:hint="eastAsia"/>
        </w:rPr>
        <w:t>我们使用阶段累积收益</w:t>
      </w:r>
      <m:oMath>
        <m:sSup>
          <m:sSupPr>
            <m:ctrlPr>
              <w:rPr>
                <w:rFonts w:ascii="Cambria Math" w:hAnsi="Cambria Math"/>
                <w:i/>
              </w:rPr>
            </m:ctrlPr>
          </m:sSupPr>
          <m:e>
            <m:acc>
              <m:accPr>
                <m:chr m:val="̃"/>
                <m:ctrlPr>
                  <w:rPr>
                    <w:rFonts w:ascii="Cambria Math" w:hAnsi="Cambria Math"/>
                    <w:i/>
                  </w:rPr>
                </m:ctrlPr>
              </m:accPr>
              <m:e>
                <m:r>
                  <w:rPr>
                    <w:rFonts w:ascii="Cambria Math" w:hAnsi="Cambria Math"/>
                  </w:rPr>
                  <m:t>R</m:t>
                </m:r>
              </m:e>
            </m:acc>
          </m:e>
          <m:sup>
            <m:r>
              <w:rPr>
                <w:rFonts w:ascii="Cambria Math" w:hAnsi="Cambria Math"/>
              </w:rPr>
              <m:t>i</m:t>
            </m:r>
          </m:sup>
        </m:sSup>
      </m:oMath>
      <w:r w:rsidRPr="00B5059A">
        <w:rPr>
          <w:rFonts w:hint="eastAsia"/>
        </w:rPr>
        <w:t>和目标收益</w:t>
      </w:r>
      <m:oMath>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oMath>
      <w:r w:rsidRPr="00B5059A">
        <w:rPr>
          <w:rFonts w:hint="eastAsia"/>
        </w:rPr>
        <w:t>定义</w:t>
      </w:r>
      <w:r w:rsidR="009B2032">
        <w:rPr>
          <w:rFonts w:hint="eastAsia"/>
        </w:rPr>
        <w:t>动态</w:t>
      </w:r>
      <w:r w:rsidRPr="00767240">
        <w:rPr>
          <w:rFonts w:hint="eastAsia"/>
        </w:rPr>
        <w:t>学习率</w:t>
      </w:r>
      <m:oMath>
        <m:sSup>
          <m:sSupPr>
            <m:ctrlPr>
              <w:rPr>
                <w:rFonts w:ascii="Cambria Math" w:hAnsi="Cambria Math"/>
                <w:i/>
              </w:rPr>
            </m:ctrlPr>
          </m:sSupPr>
          <m:e>
            <m:r>
              <w:rPr>
                <w:rFonts w:ascii="Cambria Math" w:hAnsi="Cambria Math"/>
              </w:rPr>
              <m:t>η</m:t>
            </m:r>
          </m:e>
          <m:sup>
            <m:r>
              <w:rPr>
                <w:rFonts w:ascii="Cambria Math" w:hAnsi="Cambria Math"/>
              </w:rPr>
              <m:t>i</m:t>
            </m:r>
          </m:sup>
        </m:sSup>
      </m:oMath>
      <w:r w:rsidR="00D140C8">
        <w:rPr>
          <w:rFonts w:hint="eastAsia"/>
        </w:rPr>
        <w:t>，</w:t>
      </w:r>
      <w:r w:rsidRPr="00812EE9">
        <w:rPr>
          <w:rFonts w:hint="eastAsia"/>
        </w:rPr>
        <w:t>验证</w:t>
      </w:r>
      <w:r w:rsidR="00D140C8">
        <w:rPr>
          <w:rFonts w:hint="eastAsia"/>
        </w:rPr>
        <w:t>该学习率在跨期社会困境任务中</w:t>
      </w:r>
      <w:r w:rsidR="00B7495F">
        <w:rPr>
          <w:rFonts w:hint="eastAsia"/>
        </w:rPr>
        <w:t>通过</w:t>
      </w:r>
      <w:r w:rsidR="00B7495F" w:rsidRPr="00B7495F">
        <w:rPr>
          <w:rFonts w:hint="eastAsia"/>
        </w:rPr>
        <w:t>平衡</w:t>
      </w:r>
      <w:r w:rsidR="00B7495F" w:rsidRPr="00B7495F">
        <w:t xml:space="preserve"> </w:t>
      </w:r>
      <w:r w:rsidR="00B7495F" w:rsidRPr="00767240">
        <w:t>exploration</w:t>
      </w:r>
      <w:r w:rsidR="00B7495F" w:rsidRPr="00767240">
        <w:rPr>
          <w:rFonts w:hint="eastAsia"/>
        </w:rPr>
        <w:t>和</w:t>
      </w:r>
      <w:r w:rsidR="00B7495F" w:rsidRPr="00767240">
        <w:t>exploitation</w:t>
      </w:r>
      <w:r w:rsidR="007D4BC2" w:rsidRPr="007D4BC2">
        <w:rPr>
          <w:rFonts w:hint="eastAsia"/>
        </w:rPr>
        <w:t>以</w:t>
      </w:r>
      <w:r w:rsidR="00D140C8">
        <w:rPr>
          <w:rFonts w:hint="eastAsia"/>
        </w:rPr>
        <w:t>形成群体合作</w:t>
      </w:r>
      <w:r w:rsidR="007D4BC2">
        <w:rPr>
          <w:rFonts w:hint="eastAsia"/>
        </w:rPr>
        <w:t>，</w:t>
      </w:r>
      <w:r w:rsidR="007D4BC2" w:rsidRPr="007D4BC2">
        <w:rPr>
          <w:rFonts w:hint="eastAsia"/>
        </w:rPr>
        <w:t>从而获得相对较优的总体收益</w:t>
      </w:r>
      <w:r w:rsidR="00D140C8">
        <w:rPr>
          <w:rFonts w:hint="eastAsia"/>
        </w:rPr>
        <w:t>。</w:t>
      </w:r>
    </w:p>
    <w:p w14:paraId="0A377E4A" w14:textId="6E57C2D1" w:rsidR="008B2242" w:rsidRDefault="00CA5BC0" w:rsidP="00CC1E57">
      <w:r>
        <w:rPr>
          <w:rFonts w:hint="eastAsia"/>
        </w:rPr>
        <w:t>如</w:t>
      </w:r>
      <w:r w:rsidR="00116847" w:rsidRPr="00812EE9">
        <w:rPr>
          <w:rFonts w:hint="eastAsia"/>
        </w:rPr>
        <w:t>图</w:t>
      </w:r>
      <w:r w:rsidR="00116847" w:rsidRPr="00812EE9">
        <w:t>2</w:t>
      </w:r>
      <w:r>
        <w:rPr>
          <w:rFonts w:hint="eastAsia"/>
        </w:rPr>
        <w:t>所示，我们</w:t>
      </w:r>
      <w:r w:rsidR="009B2032">
        <w:rPr>
          <w:rFonts w:hint="eastAsia"/>
        </w:rPr>
        <w:t>比较</w:t>
      </w:r>
      <w:r w:rsidR="00116847" w:rsidRPr="00812EE9">
        <w:rPr>
          <w:rFonts w:hint="eastAsia"/>
        </w:rPr>
        <w:t>了</w:t>
      </w:r>
      <w:r w:rsidR="00CC1E57" w:rsidRPr="00812EE9">
        <w:rPr>
          <w:rFonts w:hint="eastAsia"/>
        </w:rPr>
        <w:t>群体在固定学习率</w:t>
      </w:r>
      <w:r w:rsidR="009B2032">
        <w:rPr>
          <w:rFonts w:hint="eastAsia"/>
        </w:rPr>
        <w:t>和动态学习率</w:t>
      </w:r>
      <w:r w:rsidR="00CC1E57" w:rsidRPr="00812EE9">
        <w:rPr>
          <w:rFonts w:hint="eastAsia"/>
        </w:rPr>
        <w:t>下</w:t>
      </w:r>
      <w:r w:rsidR="009B2032">
        <w:rPr>
          <w:rFonts w:hint="eastAsia"/>
        </w:rPr>
        <w:t>执行跨期社会困境任务</w:t>
      </w:r>
      <w:r w:rsidR="00CC1E57" w:rsidRPr="00812EE9">
        <w:rPr>
          <w:rFonts w:hint="eastAsia"/>
        </w:rPr>
        <w:t>的收益</w:t>
      </w:r>
      <w:r>
        <w:rPr>
          <w:rFonts w:hint="eastAsia"/>
        </w:rPr>
        <w:t>。动态学习率下</w:t>
      </w:r>
      <w:r w:rsidR="001909BF" w:rsidRPr="00812EE9">
        <w:rPr>
          <w:rFonts w:hint="eastAsia"/>
        </w:rPr>
        <w:t>的群体总</w:t>
      </w:r>
      <w:r w:rsidR="00CC1E57" w:rsidRPr="00812EE9">
        <w:rPr>
          <w:rFonts w:hint="eastAsia"/>
        </w:rPr>
        <w:t>收益</w:t>
      </w:r>
      <w:r w:rsidR="001909BF" w:rsidRPr="00B5059A">
        <w:rPr>
          <w:rFonts w:hint="eastAsia"/>
        </w:rPr>
        <w:t>可以收敛达到</w:t>
      </w:r>
      <w:r w:rsidR="001909BF" w:rsidRPr="00B5059A">
        <w:rPr>
          <w:rFonts w:hint="eastAsia"/>
        </w:rPr>
        <w:t>2</w:t>
      </w:r>
      <w:r w:rsidR="001909BF" w:rsidRPr="00767240">
        <w:t>200~2500</w:t>
      </w:r>
      <w:r w:rsidR="001909BF" w:rsidRPr="00767240">
        <w:rPr>
          <w:rFonts w:hint="eastAsia"/>
        </w:rPr>
        <w:t>之间，</w:t>
      </w:r>
      <w:r w:rsidR="00116847" w:rsidRPr="00767240">
        <w:rPr>
          <w:rFonts w:hint="eastAsia"/>
        </w:rPr>
        <w:t>而固定</w:t>
      </w:r>
      <w:r w:rsidR="001909BF" w:rsidRPr="00767240">
        <w:rPr>
          <w:rFonts w:hint="eastAsia"/>
        </w:rPr>
        <w:t>学习率</w:t>
      </w:r>
      <w:r w:rsidR="00836790">
        <w:rPr>
          <w:rFonts w:hint="eastAsia"/>
        </w:rPr>
        <w:t>(</w:t>
      </w:r>
      <w:r w:rsidR="005D4692">
        <w:rPr>
          <w:rFonts w:hint="eastAsia"/>
        </w:rPr>
        <w:t>=</w:t>
      </w:r>
      <w:r w:rsidR="00836790">
        <w:t>0.</w:t>
      </w:r>
      <w:r w:rsidR="00836790">
        <w:rPr>
          <w:rFonts w:hint="eastAsia"/>
        </w:rPr>
        <w:t>0</w:t>
      </w:r>
      <w:r w:rsidR="00836790">
        <w:t>01)</w:t>
      </w:r>
      <w:r w:rsidR="00116847" w:rsidRPr="00767240">
        <w:rPr>
          <w:rFonts w:hint="eastAsia"/>
        </w:rPr>
        <w:t>的群体</w:t>
      </w:r>
      <w:r w:rsidR="00A36A5F" w:rsidRPr="00767240">
        <w:rPr>
          <w:rFonts w:hint="eastAsia"/>
        </w:rPr>
        <w:t>的总收益</w:t>
      </w:r>
      <w:r w:rsidR="001909BF" w:rsidRPr="00767240">
        <w:rPr>
          <w:rFonts w:hint="eastAsia"/>
        </w:rPr>
        <w:t>仅可以收敛到</w:t>
      </w:r>
      <w:r w:rsidR="001909BF" w:rsidRPr="00767240">
        <w:t>1300~1600</w:t>
      </w:r>
      <w:r w:rsidR="001909BF" w:rsidRPr="00767240">
        <w:rPr>
          <w:rFonts w:hint="eastAsia"/>
        </w:rPr>
        <w:t>之间</w:t>
      </w:r>
      <w:r w:rsidR="00CC1E57" w:rsidRPr="00812EE9">
        <w:rPr>
          <w:rFonts w:hint="eastAsia"/>
        </w:rPr>
        <w:t>。</w:t>
      </w:r>
      <w:r>
        <w:rPr>
          <w:rFonts w:hint="eastAsia"/>
        </w:rPr>
        <w:t>智能体仅采用随机策略</w:t>
      </w:r>
      <w:r w:rsidR="009B63DA">
        <w:rPr>
          <w:rFonts w:hint="eastAsia"/>
        </w:rPr>
        <w:t>，</w:t>
      </w:r>
      <w:r>
        <w:rPr>
          <w:rFonts w:hint="eastAsia"/>
        </w:rPr>
        <w:t>总收益收敛</w:t>
      </w:r>
      <w:r w:rsidR="00B7495F" w:rsidRPr="00B7495F">
        <w:rPr>
          <w:rFonts w:hint="eastAsia"/>
        </w:rPr>
        <w:t>在</w:t>
      </w:r>
      <w:r>
        <w:rPr>
          <w:rFonts w:hint="eastAsia"/>
        </w:rPr>
        <w:t>7</w:t>
      </w:r>
      <w:r>
        <w:t>00~1000</w:t>
      </w:r>
      <w:r>
        <w:rPr>
          <w:rFonts w:hint="eastAsia"/>
        </w:rPr>
        <w:t>之间。</w:t>
      </w:r>
    </w:p>
    <w:p w14:paraId="2CBCEA37" w14:textId="5031FDEE" w:rsidR="007C59BE" w:rsidRPr="003C0662" w:rsidRDefault="00C1564C" w:rsidP="00812EE9">
      <w:pPr>
        <w:pStyle w:val="ac"/>
        <w:keepNext/>
        <w:jc w:val="center"/>
        <w:rPr>
          <w:rFonts w:ascii="Times New Roman" w:hAnsi="Times New Roman"/>
        </w:rPr>
      </w:pPr>
      <w:r w:rsidRPr="00C1564C">
        <w:rPr>
          <w:rFonts w:ascii="Times New Roman" w:hAnsi="Times New Roman"/>
          <w:noProof/>
        </w:rPr>
        <w:drawing>
          <wp:inline distT="0" distB="0" distL="0" distR="0" wp14:anchorId="52DDB9ED" wp14:editId="172437AC">
            <wp:extent cx="4215600" cy="2700000"/>
            <wp:effectExtent l="0" t="0" r="0" b="571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890" t="1000" r="535" b="4302"/>
                    <a:stretch/>
                  </pic:blipFill>
                  <pic:spPr bwMode="auto">
                    <a:xfrm>
                      <a:off x="0" y="0"/>
                      <a:ext cx="4215600" cy="2700000"/>
                    </a:xfrm>
                    <a:prstGeom prst="rect">
                      <a:avLst/>
                    </a:prstGeom>
                    <a:noFill/>
                    <a:ln>
                      <a:noFill/>
                    </a:ln>
                    <a:extLst>
                      <a:ext uri="{53640926-AAD7-44D8-BBD7-CCE9431645EC}">
                        <a14:shadowObscured xmlns:a14="http://schemas.microsoft.com/office/drawing/2010/main"/>
                      </a:ext>
                    </a:extLst>
                  </pic:spPr>
                </pic:pic>
              </a:graphicData>
            </a:graphic>
          </wp:inline>
        </w:drawing>
      </w:r>
    </w:p>
    <w:p w14:paraId="436DD9E9" w14:textId="561800A8" w:rsidR="007C59BE" w:rsidRDefault="007C59BE" w:rsidP="00812EE9">
      <w:pPr>
        <w:jc w:val="center"/>
        <w:rPr>
          <w:rFonts w:cstheme="majorBidi"/>
          <w:sz w:val="18"/>
          <w:szCs w:val="18"/>
        </w:rPr>
      </w:pPr>
      <w:r w:rsidRPr="009A7C2E">
        <w:rPr>
          <w:rFonts w:cstheme="majorBidi"/>
          <w:sz w:val="18"/>
          <w:szCs w:val="18"/>
        </w:rPr>
        <w:t>图</w:t>
      </w:r>
      <w:r w:rsidRPr="009A7C2E">
        <w:rPr>
          <w:rFonts w:cstheme="majorBidi"/>
          <w:sz w:val="18"/>
          <w:szCs w:val="18"/>
        </w:rPr>
        <w:t xml:space="preserve"> </w:t>
      </w:r>
      <w:r w:rsidRPr="009A7C2E">
        <w:rPr>
          <w:rFonts w:cstheme="majorBidi"/>
          <w:sz w:val="18"/>
          <w:szCs w:val="18"/>
        </w:rPr>
        <w:fldChar w:fldCharType="begin"/>
      </w:r>
      <w:r w:rsidRPr="009A7C2E">
        <w:rPr>
          <w:rFonts w:cstheme="majorBidi"/>
          <w:sz w:val="18"/>
          <w:szCs w:val="18"/>
        </w:rPr>
        <w:instrText xml:space="preserve"> SEQ </w:instrText>
      </w:r>
      <w:r w:rsidRPr="009A7C2E">
        <w:rPr>
          <w:rFonts w:cstheme="majorBidi"/>
          <w:sz w:val="18"/>
          <w:szCs w:val="18"/>
        </w:rPr>
        <w:instrText>图</w:instrText>
      </w:r>
      <w:r w:rsidRPr="009A7C2E">
        <w:rPr>
          <w:rFonts w:cstheme="majorBidi"/>
          <w:sz w:val="18"/>
          <w:szCs w:val="18"/>
        </w:rPr>
        <w:instrText xml:space="preserve"> \* ARABIC </w:instrText>
      </w:r>
      <w:r w:rsidRPr="009A7C2E">
        <w:rPr>
          <w:rFonts w:cstheme="majorBidi"/>
          <w:sz w:val="18"/>
          <w:szCs w:val="18"/>
        </w:rPr>
        <w:fldChar w:fldCharType="separate"/>
      </w:r>
      <w:r w:rsidR="00A501CD">
        <w:rPr>
          <w:rFonts w:cstheme="majorBidi"/>
          <w:noProof/>
          <w:sz w:val="18"/>
          <w:szCs w:val="18"/>
        </w:rPr>
        <w:t>2</w:t>
      </w:r>
      <w:r w:rsidRPr="009A7C2E">
        <w:rPr>
          <w:rFonts w:cstheme="majorBidi"/>
          <w:sz w:val="18"/>
          <w:szCs w:val="18"/>
        </w:rPr>
        <w:fldChar w:fldCharType="end"/>
      </w:r>
      <w:r w:rsidR="00DD1A53">
        <w:rPr>
          <w:rFonts w:cstheme="majorBidi"/>
          <w:sz w:val="18"/>
          <w:szCs w:val="18"/>
        </w:rPr>
        <w:t xml:space="preserve">. </w:t>
      </w:r>
      <w:r w:rsidRPr="009A7C2E">
        <w:rPr>
          <w:rFonts w:cstheme="majorBidi" w:hint="eastAsia"/>
          <w:sz w:val="18"/>
          <w:szCs w:val="18"/>
        </w:rPr>
        <w:t>动态学习率和固定学习率的收益比较</w:t>
      </w:r>
    </w:p>
    <w:p w14:paraId="71DE1627" w14:textId="77777777" w:rsidR="00890127" w:rsidRPr="009A7C2E" w:rsidRDefault="00890127" w:rsidP="00812EE9">
      <w:pPr>
        <w:jc w:val="center"/>
        <w:rPr>
          <w:rFonts w:cstheme="majorBidi"/>
          <w:sz w:val="18"/>
          <w:szCs w:val="18"/>
        </w:rPr>
      </w:pPr>
    </w:p>
    <w:p w14:paraId="696D7704" w14:textId="6FC37A14" w:rsidR="00D16F2D" w:rsidRPr="00767240" w:rsidRDefault="0005541C" w:rsidP="00D16F2D">
      <w:r>
        <w:rPr>
          <w:rFonts w:hint="eastAsia"/>
        </w:rPr>
        <w:t>我们通过设定目标收益不同的分布，来验证目标收益在权衡</w:t>
      </w:r>
      <w:r>
        <w:t>Exploration</w:t>
      </w:r>
      <w:r>
        <w:rPr>
          <w:rFonts w:hint="eastAsia"/>
        </w:rPr>
        <w:t>和</w:t>
      </w:r>
      <w:r>
        <w:rPr>
          <w:rFonts w:hint="eastAsia"/>
        </w:rPr>
        <w:t>E</w:t>
      </w:r>
      <w:r>
        <w:t>xploitation</w:t>
      </w:r>
      <w:r>
        <w:rPr>
          <w:rFonts w:hint="eastAsia"/>
        </w:rPr>
        <w:t>时的作用。我们根据目标收益的分布，定义了</w:t>
      </w:r>
      <w:r w:rsidRPr="00767240">
        <w:t>Heterogeneous</w:t>
      </w:r>
      <w:r>
        <w:rPr>
          <w:rFonts w:hint="eastAsia"/>
        </w:rPr>
        <w:t>、</w:t>
      </w:r>
      <w:r w:rsidRPr="00767240">
        <w:t>Homogeneous High</w:t>
      </w:r>
      <w:r>
        <w:rPr>
          <w:rFonts w:hint="eastAsia"/>
        </w:rPr>
        <w:t>和</w:t>
      </w:r>
      <w:r w:rsidRPr="00767240">
        <w:t>Homogeneous Low</w:t>
      </w:r>
      <w:r>
        <w:rPr>
          <w:rFonts w:hint="eastAsia"/>
        </w:rPr>
        <w:t>三种群体</w:t>
      </w:r>
      <w:r w:rsidR="007D4BC2" w:rsidRPr="007D4BC2">
        <w:rPr>
          <w:rFonts w:hint="eastAsia"/>
        </w:rPr>
        <w:t>属性</w:t>
      </w:r>
      <w:r>
        <w:rPr>
          <w:rFonts w:hint="eastAsia"/>
        </w:rPr>
        <w:t>。</w:t>
      </w:r>
      <w:r w:rsidR="00D16F2D" w:rsidRPr="00767240">
        <w:rPr>
          <w:rFonts w:hint="eastAsia"/>
        </w:rPr>
        <w:t>如图</w:t>
      </w:r>
      <w:r w:rsidR="00BA7C78" w:rsidRPr="00767240">
        <w:t>3</w:t>
      </w:r>
      <w:r w:rsidR="00D16F2D" w:rsidRPr="00767240">
        <w:rPr>
          <w:rFonts w:hint="eastAsia"/>
        </w:rPr>
        <w:t>所示，</w:t>
      </w:r>
      <w:r w:rsidR="00671E13">
        <w:rPr>
          <w:rFonts w:hint="eastAsia"/>
        </w:rPr>
        <w:t>这三类群体中</w:t>
      </w:r>
      <w:r w:rsidR="00D16F2D" w:rsidRPr="00767240">
        <w:t>Heterogeneous</w:t>
      </w:r>
      <w:r w:rsidR="00D16F2D" w:rsidRPr="00767240">
        <w:rPr>
          <w:rFonts w:hint="eastAsia"/>
        </w:rPr>
        <w:t>群体</w:t>
      </w:r>
      <w:r w:rsidR="00671E13">
        <w:rPr>
          <w:rFonts w:hint="eastAsia"/>
        </w:rPr>
        <w:t>的总</w:t>
      </w:r>
      <w:r w:rsidR="00D16F2D" w:rsidRPr="00767240">
        <w:rPr>
          <w:rFonts w:hint="eastAsia"/>
        </w:rPr>
        <w:t>收益</w:t>
      </w:r>
      <w:r w:rsidR="00671E13">
        <w:rPr>
          <w:rFonts w:hint="eastAsia"/>
        </w:rPr>
        <w:t>比两种</w:t>
      </w:r>
      <w:r w:rsidR="00671E13" w:rsidRPr="00767240">
        <w:t xml:space="preserve">Homogeneous </w:t>
      </w:r>
      <w:r w:rsidR="00671E13">
        <w:rPr>
          <w:rFonts w:hint="eastAsia"/>
        </w:rPr>
        <w:t>群体的总收益都高。</w:t>
      </w:r>
      <w:r w:rsidRPr="00767240">
        <w:t>Homogeneous Low</w:t>
      </w:r>
      <w:r w:rsidRPr="00767240">
        <w:rPr>
          <w:rFonts w:hint="eastAsia"/>
        </w:rPr>
        <w:t>群体</w:t>
      </w:r>
      <w:r w:rsidR="00D16F2D" w:rsidRPr="00767240">
        <w:rPr>
          <w:rFonts w:hint="eastAsia"/>
        </w:rPr>
        <w:t>的总收益</w:t>
      </w:r>
      <w:r w:rsidR="00671E13">
        <w:rPr>
          <w:rFonts w:hint="eastAsia"/>
        </w:rPr>
        <w:t>最低，甚至低于</w:t>
      </w:r>
      <w:r w:rsidR="00ED1C57">
        <w:rPr>
          <w:rFonts w:hint="eastAsia"/>
        </w:rPr>
        <w:t>随机策略的</w:t>
      </w:r>
      <w:r w:rsidR="00386C60">
        <w:rPr>
          <w:rFonts w:hint="eastAsia"/>
        </w:rPr>
        <w:t>总收益</w:t>
      </w:r>
      <w:r w:rsidR="00D16F2D" w:rsidRPr="00767240">
        <w:rPr>
          <w:rFonts w:hint="eastAsia"/>
        </w:rPr>
        <w:t>。</w:t>
      </w:r>
    </w:p>
    <w:p w14:paraId="7F30DC84" w14:textId="44C769BD" w:rsidR="00DF0758" w:rsidRPr="00945E2D" w:rsidRDefault="00DF0758" w:rsidP="00D16F2D"/>
    <w:p w14:paraId="082A55FC" w14:textId="5A9E7398" w:rsidR="00A56B8E" w:rsidRPr="00767240" w:rsidRDefault="00A56B8E" w:rsidP="00D16F2D">
      <w:r w:rsidRPr="00767240">
        <w:rPr>
          <w:rFonts w:hint="eastAsia"/>
        </w:rPr>
        <w:lastRenderedPageBreak/>
        <w:t>为了更清楚的表示每一个智能体在环境中</w:t>
      </w:r>
      <w:r w:rsidR="00945E2D">
        <w:t>Exploration</w:t>
      </w:r>
      <w:r w:rsidR="00945E2D">
        <w:rPr>
          <w:rFonts w:hint="eastAsia"/>
        </w:rPr>
        <w:t>和</w:t>
      </w:r>
      <w:r w:rsidR="00945E2D">
        <w:rPr>
          <w:rFonts w:hint="eastAsia"/>
        </w:rPr>
        <w:t>E</w:t>
      </w:r>
      <w:r w:rsidR="00945E2D">
        <w:t>xploitation</w:t>
      </w:r>
      <w:r w:rsidR="00945E2D">
        <w:rPr>
          <w:rFonts w:hint="eastAsia"/>
        </w:rPr>
        <w:t>的变化</w:t>
      </w:r>
      <w:r w:rsidRPr="00767240">
        <w:rPr>
          <w:rFonts w:hint="eastAsia"/>
        </w:rPr>
        <w:t>，我们在图</w:t>
      </w:r>
      <w:r w:rsidR="00C47809" w:rsidRPr="00767240">
        <w:t>4</w:t>
      </w:r>
      <w:r w:rsidRPr="00767240">
        <w:rPr>
          <w:rFonts w:hint="eastAsia"/>
        </w:rPr>
        <w:t>中画出每一个智能体在环境中的</w:t>
      </w:r>
      <w:r w:rsidR="00A74D4F">
        <w:rPr>
          <w:rFonts w:hint="eastAsia"/>
        </w:rPr>
        <w:t>活动</w:t>
      </w:r>
      <w:r w:rsidR="004B7AC1">
        <w:rPr>
          <w:rFonts w:hint="eastAsia"/>
        </w:rPr>
        <w:t>位置</w:t>
      </w:r>
      <w:r w:rsidRPr="00767240">
        <w:rPr>
          <w:rFonts w:hint="eastAsia"/>
        </w:rPr>
        <w:t>。</w:t>
      </w:r>
      <w:r w:rsidR="00BA6B3E" w:rsidRPr="00767240">
        <w:t>Heterogeneous</w:t>
      </w:r>
      <w:r w:rsidR="00BA6B3E" w:rsidRPr="00767240">
        <w:rPr>
          <w:rFonts w:hint="eastAsia"/>
        </w:rPr>
        <w:t>群体</w:t>
      </w:r>
      <w:r w:rsidR="00BA6B3E">
        <w:rPr>
          <w:rFonts w:hint="eastAsia"/>
        </w:rPr>
        <w:t>根据自身的目标收益进行</w:t>
      </w:r>
      <w:r w:rsidR="00BA6B3E" w:rsidRPr="00767240">
        <w:t>Exploitation</w:t>
      </w:r>
      <w:r w:rsidR="00BA6B3E" w:rsidRPr="00767240">
        <w:rPr>
          <w:rFonts w:hint="eastAsia"/>
        </w:rPr>
        <w:t>形成分工（图</w:t>
      </w:r>
      <w:r w:rsidR="00BA6B3E" w:rsidRPr="00767240">
        <w:t>4 A</w:t>
      </w:r>
      <w:r w:rsidR="00BA6B3E" w:rsidRPr="00767240">
        <w:rPr>
          <w:rFonts w:hint="eastAsia"/>
        </w:rPr>
        <w:t>）。</w:t>
      </w:r>
      <w:r w:rsidR="00B914EA" w:rsidRPr="00767240">
        <w:rPr>
          <w:rFonts w:hint="eastAsia"/>
        </w:rPr>
        <w:t>这种分工会让部分智能体（低目标收益的智能体）在垃圾区采集垃圾，而部分智能体（高目标收益的智能体）在苹果生长区采集苹果，正是这种分布导致</w:t>
      </w:r>
      <w:r w:rsidR="00B914EA" w:rsidRPr="00767240">
        <w:t>Heterogeneous</w:t>
      </w:r>
      <w:r w:rsidR="00B914EA" w:rsidRPr="00767240">
        <w:rPr>
          <w:rFonts w:hint="eastAsia"/>
        </w:rPr>
        <w:t>群体的总体收益最高。当群体内每个智能体的目标收益都高，导致它们一直在环境中采用</w:t>
      </w:r>
      <w:r w:rsidR="00B914EA" w:rsidRPr="00767240">
        <w:t>Exploration</w:t>
      </w:r>
      <w:r w:rsidR="00B914EA" w:rsidRPr="00767240">
        <w:rPr>
          <w:rFonts w:hint="eastAsia"/>
        </w:rPr>
        <w:t>去获取高收益的苹果（图</w:t>
      </w:r>
      <w:r w:rsidR="00086BD5" w:rsidRPr="00767240">
        <w:t>4</w:t>
      </w:r>
      <w:r w:rsidR="00B914EA" w:rsidRPr="00767240">
        <w:t xml:space="preserve"> </w:t>
      </w:r>
      <w:r w:rsidR="00086BD5" w:rsidRPr="00767240">
        <w:t>B</w:t>
      </w:r>
      <w:r w:rsidR="00B914EA" w:rsidRPr="00767240">
        <w:rPr>
          <w:rFonts w:hint="eastAsia"/>
        </w:rPr>
        <w:t>）。而当群体内每个智能体的目标收益都低时</w:t>
      </w:r>
      <w:r w:rsidR="00100772">
        <w:rPr>
          <w:rFonts w:hint="eastAsia"/>
        </w:rPr>
        <w:t>，他们在苹果区域</w:t>
      </w:r>
      <w:r w:rsidR="00A468D8">
        <w:rPr>
          <w:rFonts w:hint="eastAsia"/>
        </w:rPr>
        <w:t>获得奖励大于个体本身的期望，模型会抑制低目标收益者贪婪地采集苹果</w:t>
      </w:r>
      <w:r w:rsidR="00B914EA" w:rsidRPr="00767240">
        <w:rPr>
          <w:rFonts w:hint="eastAsia"/>
        </w:rPr>
        <w:t>，</w:t>
      </w:r>
      <w:r w:rsidR="00100772">
        <w:rPr>
          <w:rFonts w:hint="eastAsia"/>
        </w:rPr>
        <w:t>当智能体</w:t>
      </w:r>
      <w:r w:rsidR="00845DD5" w:rsidRPr="00767240">
        <w:t>Exploration</w:t>
      </w:r>
      <w:r w:rsidR="009A5B64">
        <w:rPr>
          <w:rFonts w:hint="eastAsia"/>
        </w:rPr>
        <w:t>到</w:t>
      </w:r>
      <w:r w:rsidR="00A468D8">
        <w:rPr>
          <w:rFonts w:hint="eastAsia"/>
        </w:rPr>
        <w:t>匹配自身目标收益的区域</w:t>
      </w:r>
      <w:r w:rsidR="00100772">
        <w:rPr>
          <w:rFonts w:hint="eastAsia"/>
        </w:rPr>
        <w:t>时</w:t>
      </w:r>
      <w:r w:rsidR="00A468D8">
        <w:rPr>
          <w:rFonts w:hint="eastAsia"/>
        </w:rPr>
        <w:t>(</w:t>
      </w:r>
      <w:r w:rsidR="00A468D8">
        <w:rPr>
          <w:rFonts w:hint="eastAsia"/>
        </w:rPr>
        <w:t>垃圾区域</w:t>
      </w:r>
      <w:r w:rsidR="00A468D8">
        <w:t>)</w:t>
      </w:r>
      <w:r w:rsidR="009A5B64">
        <w:rPr>
          <w:rFonts w:hint="eastAsia"/>
        </w:rPr>
        <w:t>才会更新策略</w:t>
      </w:r>
      <w:r w:rsidR="00B914EA" w:rsidRPr="00767240">
        <w:rPr>
          <w:rFonts w:hint="eastAsia"/>
        </w:rPr>
        <w:t>（图</w:t>
      </w:r>
      <w:r w:rsidR="00086BD5" w:rsidRPr="00767240">
        <w:t>4</w:t>
      </w:r>
      <w:r w:rsidR="00B914EA" w:rsidRPr="00767240">
        <w:t xml:space="preserve"> </w:t>
      </w:r>
      <w:r w:rsidR="00086BD5" w:rsidRPr="00767240">
        <w:t>C</w:t>
      </w:r>
      <w:r w:rsidR="00B914EA" w:rsidRPr="00767240">
        <w:rPr>
          <w:rFonts w:hint="eastAsia"/>
        </w:rPr>
        <w:t>）。</w:t>
      </w:r>
      <w:r w:rsidR="00BA6B3E" w:rsidRPr="00767240">
        <w:rPr>
          <w:rFonts w:hint="eastAsia"/>
        </w:rPr>
        <w:t>完全随机选择动作的群体一直在</w:t>
      </w:r>
      <w:r w:rsidR="00D42028">
        <w:rPr>
          <w:rFonts w:hint="eastAsia"/>
        </w:rPr>
        <w:t>进行没有目标的</w:t>
      </w:r>
      <w:r w:rsidR="00BA6B3E" w:rsidRPr="00767240">
        <w:t>Exploration</w:t>
      </w:r>
      <w:r w:rsidR="00BA6B3E" w:rsidRPr="00767240">
        <w:rPr>
          <w:rFonts w:hint="eastAsia"/>
        </w:rPr>
        <w:t>（图</w:t>
      </w:r>
      <w:r w:rsidR="00BA6B3E" w:rsidRPr="00767240">
        <w:t>4 D</w:t>
      </w:r>
      <w:r w:rsidR="00BA6B3E" w:rsidRPr="00767240">
        <w:rPr>
          <w:rFonts w:hint="eastAsia"/>
        </w:rPr>
        <w:t>）。</w:t>
      </w:r>
    </w:p>
    <w:p w14:paraId="40DF3A0E" w14:textId="77777777" w:rsidR="00BE2F9D" w:rsidRPr="00B5059A" w:rsidRDefault="00081303" w:rsidP="00812EE9">
      <w:pPr>
        <w:keepNext/>
        <w:jc w:val="center"/>
      </w:pPr>
      <w:r w:rsidRPr="00B5059A">
        <w:rPr>
          <w:noProof/>
        </w:rPr>
        <w:drawing>
          <wp:inline distT="0" distB="0" distL="0" distR="0" wp14:anchorId="1CBF295D" wp14:editId="6CA29C7D">
            <wp:extent cx="4521600" cy="2880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026" t="1258" r="452" b="4637"/>
                    <a:stretch/>
                  </pic:blipFill>
                  <pic:spPr bwMode="auto">
                    <a:xfrm>
                      <a:off x="0" y="0"/>
                      <a:ext cx="4521600" cy="2880000"/>
                    </a:xfrm>
                    <a:prstGeom prst="rect">
                      <a:avLst/>
                    </a:prstGeom>
                    <a:noFill/>
                    <a:ln>
                      <a:noFill/>
                    </a:ln>
                    <a:extLst>
                      <a:ext uri="{53640926-AAD7-44D8-BBD7-CCE9431645EC}">
                        <a14:shadowObscured xmlns:a14="http://schemas.microsoft.com/office/drawing/2010/main"/>
                      </a:ext>
                    </a:extLst>
                  </pic:spPr>
                </pic:pic>
              </a:graphicData>
            </a:graphic>
          </wp:inline>
        </w:drawing>
      </w:r>
    </w:p>
    <w:p w14:paraId="4EC30227" w14:textId="70305D24" w:rsidR="00BE2F9D" w:rsidRPr="00812EE9" w:rsidRDefault="00BE2F9D" w:rsidP="00812EE9">
      <w:pPr>
        <w:jc w:val="center"/>
        <w:rPr>
          <w:sz w:val="18"/>
          <w:szCs w:val="18"/>
        </w:rPr>
      </w:pPr>
      <w:r w:rsidRPr="00812EE9">
        <w:rPr>
          <w:rFonts w:cstheme="majorBidi"/>
          <w:sz w:val="18"/>
          <w:szCs w:val="18"/>
        </w:rPr>
        <w:t>图</w:t>
      </w:r>
      <w:r w:rsidRPr="00812EE9">
        <w:rPr>
          <w:rFonts w:cstheme="majorBidi"/>
          <w:sz w:val="18"/>
          <w:szCs w:val="18"/>
        </w:rPr>
        <w:t xml:space="preserve"> </w:t>
      </w:r>
      <w:r w:rsidRPr="00812EE9">
        <w:rPr>
          <w:rFonts w:cstheme="majorBidi"/>
          <w:sz w:val="18"/>
          <w:szCs w:val="18"/>
        </w:rPr>
        <w:fldChar w:fldCharType="begin"/>
      </w:r>
      <w:r w:rsidRPr="00812EE9">
        <w:rPr>
          <w:rFonts w:cstheme="majorBidi"/>
          <w:sz w:val="18"/>
          <w:szCs w:val="18"/>
        </w:rPr>
        <w:instrText xml:space="preserve"> SEQ </w:instrText>
      </w:r>
      <w:r w:rsidRPr="00812EE9">
        <w:rPr>
          <w:rFonts w:cstheme="majorBidi"/>
          <w:sz w:val="18"/>
          <w:szCs w:val="18"/>
        </w:rPr>
        <w:instrText>图</w:instrText>
      </w:r>
      <w:r w:rsidRPr="00812EE9">
        <w:rPr>
          <w:rFonts w:cstheme="majorBidi"/>
          <w:sz w:val="18"/>
          <w:szCs w:val="18"/>
        </w:rPr>
        <w:instrText xml:space="preserve"> \* ARABIC </w:instrText>
      </w:r>
      <w:r w:rsidRPr="00812EE9">
        <w:rPr>
          <w:rFonts w:cstheme="majorBidi"/>
          <w:sz w:val="18"/>
          <w:szCs w:val="18"/>
        </w:rPr>
        <w:fldChar w:fldCharType="separate"/>
      </w:r>
      <w:r w:rsidR="00A501CD">
        <w:rPr>
          <w:rFonts w:cstheme="majorBidi"/>
          <w:noProof/>
          <w:sz w:val="18"/>
          <w:szCs w:val="18"/>
        </w:rPr>
        <w:t>3</w:t>
      </w:r>
      <w:r w:rsidRPr="00812EE9">
        <w:rPr>
          <w:rFonts w:cstheme="majorBidi"/>
          <w:sz w:val="18"/>
          <w:szCs w:val="18"/>
        </w:rPr>
        <w:fldChar w:fldCharType="end"/>
      </w:r>
      <w:r w:rsidRPr="00812EE9">
        <w:rPr>
          <w:rFonts w:cstheme="majorBidi"/>
          <w:sz w:val="18"/>
          <w:szCs w:val="18"/>
        </w:rPr>
        <w:t xml:space="preserve">. </w:t>
      </w:r>
      <w:r w:rsidRPr="00812EE9">
        <w:rPr>
          <w:rFonts w:cstheme="majorBidi" w:hint="eastAsia"/>
          <w:sz w:val="18"/>
          <w:szCs w:val="18"/>
        </w:rPr>
        <w:t>个体异质性与个体同质性收益比较</w:t>
      </w:r>
    </w:p>
    <w:p w14:paraId="42A8F81B" w14:textId="74F65E96" w:rsidR="009A2285" w:rsidRPr="00812EE9" w:rsidRDefault="009A2285" w:rsidP="00812EE9"/>
    <w:p w14:paraId="6141DAC2" w14:textId="74B45C11" w:rsidR="00451AA8" w:rsidRPr="00B5059A" w:rsidRDefault="003F0D33" w:rsidP="00A11946">
      <w:pPr>
        <w:keepNext/>
        <w:jc w:val="center"/>
      </w:pPr>
      <w:r w:rsidRPr="00B5059A">
        <w:rPr>
          <w:noProof/>
        </w:rPr>
        <w:lastRenderedPageBreak/>
        <mc:AlternateContent>
          <mc:Choice Requires="wpc">
            <w:drawing>
              <wp:inline distT="0" distB="0" distL="0" distR="0" wp14:anchorId="70819A25" wp14:editId="50062C20">
                <wp:extent cx="5666105" cy="4436317"/>
                <wp:effectExtent l="0" t="0" r="0" b="2540"/>
                <wp:docPr id="3" name="画布 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3" name="文本框 9"/>
                        <wps:cNvSpPr txBox="1"/>
                        <wps:spPr>
                          <a:xfrm>
                            <a:off x="843255" y="1922896"/>
                            <a:ext cx="885825" cy="204470"/>
                          </a:xfrm>
                          <a:prstGeom prst="rect">
                            <a:avLst/>
                          </a:prstGeom>
                          <a:solidFill>
                            <a:schemeClr val="lt1"/>
                          </a:solidFill>
                          <a:ln w="6350">
                            <a:noFill/>
                          </a:ln>
                        </wps:spPr>
                        <wps:txbx>
                          <w:txbxContent>
                            <w:p w14:paraId="1063F340" w14:textId="7059659B" w:rsidR="00D16F2D" w:rsidRPr="00812EE9" w:rsidRDefault="007A4A60" w:rsidP="00812EE9">
                              <w:pPr>
                                <w:pStyle w:val="af3"/>
                                <w:widowControl/>
                                <w:numPr>
                                  <w:ilvl w:val="0"/>
                                  <w:numId w:val="6"/>
                                </w:numPr>
                                <w:adjustRightInd w:val="0"/>
                                <w:spacing w:line="240" w:lineRule="auto"/>
                                <w:ind w:firstLineChars="0"/>
                                <w:rPr>
                                  <w:rFonts w:cs="Times New Roman"/>
                                  <w:sz w:val="15"/>
                                  <w:szCs w:val="15"/>
                                </w:rPr>
                              </w:pPr>
                              <w:r w:rsidRPr="00812EE9">
                                <w:rPr>
                                  <w:rFonts w:cs="Times New Roman"/>
                                  <w:sz w:val="15"/>
                                  <w:szCs w:val="15"/>
                                </w:rPr>
                                <w:t>Heterogeneous</w:t>
                              </w:r>
                            </w:p>
                          </w:txbxContent>
                        </wps:txbx>
                        <wps:bodyPr rot="0" spcFirstLastPara="0" vert="horz" wrap="square" lIns="0" tIns="0" rIns="0" bIns="0" numCol="1" spcCol="0" rtlCol="0" fromWordArt="0" anchor="ctr" anchorCtr="0" forceAA="0" compatLnSpc="1">
                          <a:prstTxWarp prst="textNoShape">
                            <a:avLst/>
                          </a:prstTxWarp>
                          <a:spAutoFit/>
                        </wps:bodyPr>
                      </wps:wsp>
                      <wps:wsp>
                        <wps:cNvPr id="9" name="文本框 9"/>
                        <wps:cNvSpPr txBox="1"/>
                        <wps:spPr>
                          <a:xfrm>
                            <a:off x="3800731" y="4147156"/>
                            <a:ext cx="929640" cy="204470"/>
                          </a:xfrm>
                          <a:prstGeom prst="rect">
                            <a:avLst/>
                          </a:prstGeom>
                          <a:solidFill>
                            <a:schemeClr val="lt1"/>
                          </a:solidFill>
                          <a:ln w="6350">
                            <a:noFill/>
                          </a:ln>
                        </wps:spPr>
                        <wps:txbx>
                          <w:txbxContent>
                            <w:p w14:paraId="3AF627DC" w14:textId="309BCD51" w:rsidR="00D16F2D" w:rsidRPr="00812EE9" w:rsidRDefault="007A4A60" w:rsidP="00812EE9">
                              <w:pPr>
                                <w:pStyle w:val="af3"/>
                                <w:widowControl/>
                                <w:numPr>
                                  <w:ilvl w:val="0"/>
                                  <w:numId w:val="9"/>
                                </w:numPr>
                                <w:adjustRightInd w:val="0"/>
                                <w:spacing w:line="240" w:lineRule="auto"/>
                                <w:ind w:firstLineChars="0"/>
                                <w:jc w:val="center"/>
                                <w:rPr>
                                  <w:rFonts w:cs="Times New Roman"/>
                                  <w:sz w:val="15"/>
                                  <w:szCs w:val="15"/>
                                </w:rPr>
                              </w:pPr>
                              <w:r w:rsidRPr="00812EE9">
                                <w:rPr>
                                  <w:rFonts w:cs="Times New Roman"/>
                                  <w:sz w:val="15"/>
                                  <w:szCs w:val="15"/>
                                </w:rPr>
                                <w:t>Random Ac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spAutoFit/>
                        </wps:bodyPr>
                      </wps:wsp>
                      <wps:wsp>
                        <wps:cNvPr id="11" name="文本框 9"/>
                        <wps:cNvSpPr txBox="1"/>
                        <wps:spPr>
                          <a:xfrm>
                            <a:off x="731427" y="4166180"/>
                            <a:ext cx="1102995" cy="234315"/>
                          </a:xfrm>
                          <a:prstGeom prst="rect">
                            <a:avLst/>
                          </a:prstGeom>
                          <a:solidFill>
                            <a:schemeClr val="lt1"/>
                          </a:solidFill>
                          <a:ln w="6350">
                            <a:noFill/>
                          </a:ln>
                        </wps:spPr>
                        <wps:txbx>
                          <w:txbxContent>
                            <w:p w14:paraId="143E0A0B" w14:textId="64206661" w:rsidR="00D16F2D" w:rsidRPr="00812EE9" w:rsidRDefault="00D16F2D" w:rsidP="00812EE9">
                              <w:pPr>
                                <w:pStyle w:val="af3"/>
                                <w:numPr>
                                  <w:ilvl w:val="0"/>
                                  <w:numId w:val="8"/>
                                </w:numPr>
                                <w:ind w:firstLineChars="0"/>
                                <w:jc w:val="center"/>
                                <w:rPr>
                                  <w:rFonts w:cs="Times New Roman"/>
                                  <w:sz w:val="15"/>
                                  <w:szCs w:val="15"/>
                                </w:rPr>
                              </w:pPr>
                              <w:r w:rsidRPr="00812EE9">
                                <w:rPr>
                                  <w:rFonts w:cs="Times New Roman"/>
                                  <w:sz w:val="15"/>
                                  <w:szCs w:val="15"/>
                                </w:rPr>
                                <w:t xml:space="preserve">Homogeneous </w:t>
                              </w:r>
                              <w:r w:rsidR="00DF733D">
                                <w:rPr>
                                  <w:rFonts w:cs="Times New Roman"/>
                                  <w:sz w:val="15"/>
                                  <w:szCs w:val="15"/>
                                </w:rPr>
                                <w:t>Low</w:t>
                              </w:r>
                            </w:p>
                          </w:txbxContent>
                        </wps:txbx>
                        <wps:bodyPr rot="0" spcFirstLastPara="0" vert="horz" wrap="square" lIns="0" tIns="0" rIns="0" bIns="0" numCol="1" spcCol="0" rtlCol="0" fromWordArt="0" anchor="ctr" anchorCtr="0" forceAA="0" compatLnSpc="1">
                          <a:prstTxWarp prst="textNoShape">
                            <a:avLst/>
                          </a:prstTxWarp>
                          <a:spAutoFit/>
                        </wps:bodyPr>
                      </wps:wsp>
                      <pic:pic xmlns:pic="http://schemas.openxmlformats.org/drawingml/2006/picture">
                        <pic:nvPicPr>
                          <pic:cNvPr id="45" name="图片 45"/>
                          <pic:cNvPicPr/>
                        </pic:nvPicPr>
                        <pic:blipFill rotWithShape="1">
                          <a:blip r:embed="rId11"/>
                          <a:srcRect l="1456" t="1343" r="9185" b="4424"/>
                          <a:stretch/>
                        </pic:blipFill>
                        <pic:spPr>
                          <a:xfrm>
                            <a:off x="8" y="2268414"/>
                            <a:ext cx="2763520" cy="1943100"/>
                          </a:xfrm>
                          <a:prstGeom prst="rect">
                            <a:avLst/>
                          </a:prstGeom>
                        </pic:spPr>
                      </pic:pic>
                      <wps:wsp>
                        <wps:cNvPr id="10" name="文本框 9"/>
                        <wps:cNvSpPr txBox="1"/>
                        <wps:spPr>
                          <a:xfrm>
                            <a:off x="3734666" y="1911406"/>
                            <a:ext cx="995680" cy="234315"/>
                          </a:xfrm>
                          <a:prstGeom prst="rect">
                            <a:avLst/>
                          </a:prstGeom>
                          <a:solidFill>
                            <a:schemeClr val="lt1"/>
                          </a:solidFill>
                          <a:ln w="6350">
                            <a:noFill/>
                          </a:ln>
                        </wps:spPr>
                        <wps:txbx>
                          <w:txbxContent>
                            <w:p w14:paraId="2B140AFC" w14:textId="4A047BCB" w:rsidR="00D16F2D" w:rsidRPr="00812EE9" w:rsidRDefault="00D16F2D" w:rsidP="00812EE9">
                              <w:pPr>
                                <w:pStyle w:val="af3"/>
                                <w:numPr>
                                  <w:ilvl w:val="0"/>
                                  <w:numId w:val="7"/>
                                </w:numPr>
                                <w:ind w:firstLineChars="0"/>
                                <w:rPr>
                                  <w:rFonts w:cs="Times New Roman"/>
                                  <w:sz w:val="15"/>
                                  <w:szCs w:val="15"/>
                                </w:rPr>
                              </w:pPr>
                              <w:r w:rsidRPr="00812EE9">
                                <w:rPr>
                                  <w:rFonts w:cs="Times New Roman"/>
                                  <w:sz w:val="15"/>
                                  <w:szCs w:val="15"/>
                                </w:rPr>
                                <w:t xml:space="preserve">Homogeneous </w:t>
                              </w:r>
                              <w:r w:rsidR="00DF733D">
                                <w:rPr>
                                  <w:rFonts w:cs="Times New Roman"/>
                                  <w:sz w:val="15"/>
                                  <w:szCs w:val="15"/>
                                </w:rPr>
                                <w:t>High</w:t>
                              </w:r>
                            </w:p>
                          </w:txbxContent>
                        </wps:txbx>
                        <wps:bodyPr rot="0" spcFirstLastPara="0" vert="horz" wrap="square" lIns="0" tIns="0" rIns="0" bIns="0" numCol="1" spcCol="0" rtlCol="0" fromWordArt="0" anchor="ctr" anchorCtr="0" forceAA="0" compatLnSpc="1">
                          <a:prstTxWarp prst="textNoShape">
                            <a:avLst/>
                          </a:prstTxWarp>
                          <a:spAutoFit/>
                        </wps:bodyPr>
                      </wps:wsp>
                      <pic:pic xmlns:pic="http://schemas.openxmlformats.org/drawingml/2006/picture">
                        <pic:nvPicPr>
                          <pic:cNvPr id="46" name="图片 46"/>
                          <pic:cNvPicPr/>
                        </pic:nvPicPr>
                        <pic:blipFill rotWithShape="1">
                          <a:blip r:embed="rId12" cstate="print">
                            <a:extLst>
                              <a:ext uri="{28A0092B-C50C-407E-A947-70E740481C1C}">
                                <a14:useLocalDpi xmlns:a14="http://schemas.microsoft.com/office/drawing/2010/main" val="0"/>
                              </a:ext>
                            </a:extLst>
                          </a:blip>
                          <a:srcRect l="1325" t="429" r="9460" b="4906"/>
                          <a:stretch/>
                        </pic:blipFill>
                        <pic:spPr bwMode="auto">
                          <a:xfrm>
                            <a:off x="2920365" y="0"/>
                            <a:ext cx="2745740" cy="1942465"/>
                          </a:xfrm>
                          <a:prstGeom prst="rect">
                            <a:avLst/>
                          </a:prstGeom>
                          <a:noFill/>
                          <a:ln>
                            <a:noFill/>
                          </a:ln>
                        </pic:spPr>
                      </pic:pic>
                      <pic:pic xmlns:pic="http://schemas.openxmlformats.org/drawingml/2006/picture">
                        <pic:nvPicPr>
                          <pic:cNvPr id="48" name="图片 48"/>
                          <pic:cNvPicPr/>
                        </pic:nvPicPr>
                        <pic:blipFill rotWithShape="1">
                          <a:blip r:embed="rId13"/>
                          <a:srcRect l="1083" r="9528" b="4704"/>
                          <a:stretch/>
                        </pic:blipFill>
                        <pic:spPr>
                          <a:xfrm>
                            <a:off x="2931160" y="2239107"/>
                            <a:ext cx="2734945" cy="1944370"/>
                          </a:xfrm>
                          <a:prstGeom prst="rect">
                            <a:avLst/>
                          </a:prstGeom>
                        </pic:spPr>
                      </pic:pic>
                      <pic:pic xmlns:pic="http://schemas.openxmlformats.org/drawingml/2006/picture">
                        <pic:nvPicPr>
                          <pic:cNvPr id="33" name="图片 33"/>
                          <pic:cNvPicPr preferRelativeResize="0">
                            <a:picLocks noChangeAspect="1"/>
                          </pic:cNvPicPr>
                        </pic:nvPicPr>
                        <pic:blipFill rotWithShape="1">
                          <a:blip r:embed="rId14" cstate="print">
                            <a:extLst>
                              <a:ext uri="{28A0092B-C50C-407E-A947-70E740481C1C}">
                                <a14:useLocalDpi xmlns:a14="http://schemas.microsoft.com/office/drawing/2010/main" val="0"/>
                              </a:ext>
                            </a:extLst>
                          </a:blip>
                          <a:srcRect l="1143" t="883" r="9172" b="4434"/>
                          <a:stretch/>
                        </pic:blipFill>
                        <pic:spPr bwMode="auto">
                          <a:xfrm>
                            <a:off x="8" y="9"/>
                            <a:ext cx="2761200" cy="1943286"/>
                          </a:xfrm>
                          <a:prstGeom prst="rect">
                            <a:avLst/>
                          </a:prstGeom>
                          <a:noFill/>
                          <a:ln>
                            <a:noFill/>
                          </a:ln>
                        </pic:spPr>
                      </pic:pic>
                    </wpc:wpc>
                  </a:graphicData>
                </a:graphic>
              </wp:inline>
            </w:drawing>
          </mc:Choice>
          <mc:Fallback>
            <w:pict>
              <v:group w14:anchorId="70819A25" id="画布 3" o:spid="_x0000_s1026" editas="canvas" style="width:446.15pt;height:349.3pt;mso-position-horizontal-relative:char;mso-position-vertical-relative:line" coordsize="56661,443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661;height:44361;visibility:visible;mso-wrap-style:square" filled="t">
                  <v:fill o:detectmouseclick="t"/>
                  <v:path o:connecttype="none"/>
                </v:shape>
                <v:shapetype id="_x0000_t202" coordsize="21600,21600" o:spt="202" path="m,l,21600r21600,l21600,xe">
                  <v:stroke joinstyle="miter"/>
                  <v:path gradientshapeok="t" o:connecttype="rect"/>
                </v:shapetype>
                <v:shape id="文本框 9" o:spid="_x0000_s1028" type="#_x0000_t202" style="position:absolute;left:8432;top:19228;width:8858;height:20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" fillcolor="white [3201]" stroked="f" strokeweight=".5pt">
                  <v:textbox style="mso-fit-shape-to-text:t" inset="0,0,0,0">
                    <w:txbxContent>
                      <w:p w14:paraId="1063F340" w14:textId="7059659B" w:rsidR="00D16F2D" w:rsidRPr="00812EE9" w:rsidRDefault="007A4A60" w:rsidP="00812EE9">
                        <w:pPr>
                          <w:pStyle w:val="af3"/>
                          <w:widowControl/>
                          <w:numPr>
                            <w:ilvl w:val="0"/>
                            <w:numId w:val="6"/>
                          </w:numPr>
                          <w:adjustRightInd w:val="0"/>
                          <w:spacing w:line="240" w:lineRule="auto"/>
                          <w:ind w:firstLineChars="0"/>
                          <w:rPr>
                            <w:rFonts w:cs="Times New Roman"/>
                            <w:sz w:val="15"/>
                            <w:szCs w:val="15"/>
                          </w:rPr>
                        </w:pPr>
                        <w:r w:rsidRPr="00812EE9">
                          <w:rPr>
                            <w:rFonts w:cs="Times New Roman"/>
                            <w:sz w:val="15"/>
                            <w:szCs w:val="15"/>
                          </w:rPr>
                          <w:t>Heterogeneous</w:t>
                        </w:r>
                      </w:p>
                    </w:txbxContent>
                  </v:textbox>
                </v:shape>
                <v:shape id="文本框 9" o:spid="_x0000_s1029" type="#_x0000_t202" style="position:absolute;left:38007;top:41471;width:9296;height:20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" fillcolor="white [3201]" stroked="f" strokeweight=".5pt">
                  <v:textbox style="mso-fit-shape-to-text:t" inset="0,0,0,0">
                    <w:txbxContent>
                      <w:p w14:paraId="3AF627DC" w14:textId="309BCD51" w:rsidR="00D16F2D" w:rsidRPr="00812EE9" w:rsidRDefault="007A4A60" w:rsidP="00812EE9">
                        <w:pPr>
                          <w:pStyle w:val="af3"/>
                          <w:widowControl/>
                          <w:numPr>
                            <w:ilvl w:val="0"/>
                            <w:numId w:val="9"/>
                          </w:numPr>
                          <w:adjustRightInd w:val="0"/>
                          <w:spacing w:line="240" w:lineRule="auto"/>
                          <w:ind w:firstLineChars="0"/>
                          <w:jc w:val="center"/>
                          <w:rPr>
                            <w:rFonts w:cs="Times New Roman"/>
                            <w:sz w:val="15"/>
                            <w:szCs w:val="15"/>
                          </w:rPr>
                        </w:pPr>
                        <w:r w:rsidRPr="00812EE9">
                          <w:rPr>
                            <w:rFonts w:cs="Times New Roman"/>
                            <w:sz w:val="15"/>
                            <w:szCs w:val="15"/>
                          </w:rPr>
                          <w:t>Random Action</w:t>
                        </w:r>
                      </w:p>
                    </w:txbxContent>
                  </v:textbox>
                </v:shape>
                <v:shape id="文本框 9" o:spid="_x0000_s1030" type="#_x0000_t202" style="position:absolute;left:7314;top:41661;width:11030;height:23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" fillcolor="white [3201]" stroked="f" strokeweight=".5pt">
                  <v:textbox style="mso-fit-shape-to-text:t" inset="0,0,0,0">
                    <w:txbxContent>
                      <w:p w14:paraId="143E0A0B" w14:textId="64206661" w:rsidR="00D16F2D" w:rsidRPr="00812EE9" w:rsidRDefault="00D16F2D" w:rsidP="00812EE9">
                        <w:pPr>
                          <w:pStyle w:val="af3"/>
                          <w:numPr>
                            <w:ilvl w:val="0"/>
                            <w:numId w:val="8"/>
                          </w:numPr>
                          <w:ind w:firstLineChars="0"/>
                          <w:jc w:val="center"/>
                          <w:rPr>
                            <w:rFonts w:cs="Times New Roman"/>
                            <w:sz w:val="15"/>
                            <w:szCs w:val="15"/>
                          </w:rPr>
                        </w:pPr>
                        <w:r w:rsidRPr="00812EE9">
                          <w:rPr>
                            <w:rFonts w:cs="Times New Roman"/>
                            <w:sz w:val="15"/>
                            <w:szCs w:val="15"/>
                          </w:rPr>
                          <w:t xml:space="preserve">Homogeneous </w:t>
                        </w:r>
                        <w:r w:rsidR="00DF733D">
                          <w:rPr>
                            <w:rFonts w:cs="Times New Roman"/>
                            <w:sz w:val="15"/>
                            <w:szCs w:val="15"/>
                          </w:rPr>
                          <w:t>Low</w:t>
                        </w:r>
                      </w:p>
                    </w:txbxContent>
                  </v:textbox>
                </v:shape>
                <v:shape id="图片 45" o:spid="_x0000_s1031" type="#_x0000_t75" style="position:absolute;top:22684;width:27635;height:194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">
                  <v:imagedata r:id="rId16" o:title="" croptop="880f" cropbottom="2899f" cropleft="954f" cropright="6019f"/>
                </v:shape>
                <v:shape id="文本框 9" o:spid="_x0000_s1032" type="#_x0000_t202" style="position:absolute;left:37346;top:19114;width:9957;height:23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" fillcolor="white [3201]" stroked="f" strokeweight=".5pt">
                  <v:textbox style="mso-fit-shape-to-text:t" inset="0,0,0,0">
                    <w:txbxContent>
                      <w:p w14:paraId="2B140AFC" w14:textId="4A047BCB" w:rsidR="00D16F2D" w:rsidRPr="00812EE9" w:rsidRDefault="00D16F2D" w:rsidP="00812EE9">
                        <w:pPr>
                          <w:pStyle w:val="af3"/>
                          <w:numPr>
                            <w:ilvl w:val="0"/>
                            <w:numId w:val="7"/>
                          </w:numPr>
                          <w:ind w:firstLineChars="0"/>
                          <w:rPr>
                            <w:rFonts w:cs="Times New Roman"/>
                            <w:sz w:val="15"/>
                            <w:szCs w:val="15"/>
                          </w:rPr>
                        </w:pPr>
                        <w:r w:rsidRPr="00812EE9">
                          <w:rPr>
                            <w:rFonts w:cs="Times New Roman"/>
                            <w:sz w:val="15"/>
                            <w:szCs w:val="15"/>
                          </w:rPr>
                          <w:t xml:space="preserve">Homogeneous </w:t>
                        </w:r>
                        <w:r w:rsidR="00DF733D">
                          <w:rPr>
                            <w:rFonts w:cs="Times New Roman"/>
                            <w:sz w:val="15"/>
                            <w:szCs w:val="15"/>
                          </w:rPr>
                          <w:t>High</w:t>
                        </w:r>
                      </w:p>
                    </w:txbxContent>
                  </v:textbox>
                </v:shape>
                <v:shape id="图片 46" o:spid="_x0000_s1033" type="#_x0000_t75" style="position:absolute;left:29203;width:27458;height:194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">
                  <v:imagedata r:id="rId17" o:title="" croptop="281f" cropbottom="3215f" cropleft="868f" cropright="6200f"/>
                </v:shape>
                <v:shape id="图片 48" o:spid="_x0000_s1034" type="#_x0000_t75" style="position:absolute;left:29311;top:22391;width:27350;height:194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">
                  <v:imagedata r:id="rId18" o:title="" cropbottom="3083f" cropleft="710f" cropright="6244f"/>
                </v:shape>
                <v:shape id="图片 33" o:spid="_x0000_s1035" type="#_x0000_t75" style="position:absolute;width:27612;height:1943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">
                  <v:imagedata r:id="rId19" o:title="" croptop="579f" cropbottom="2906f" cropleft="749f" cropright="6011f"/>
                </v:shape>
                <w10:anchorlock/>
              </v:group>
            </w:pict>
          </mc:Fallback>
        </mc:AlternateContent>
      </w:r>
    </w:p>
    <w:p w14:paraId="10BEF922" w14:textId="2D28A2EA" w:rsidR="003F0D33" w:rsidRPr="00812EE9" w:rsidRDefault="00451AA8" w:rsidP="00812EE9">
      <w:pPr>
        <w:jc w:val="center"/>
        <w:rPr>
          <w:rFonts w:cstheme="majorBidi"/>
          <w:sz w:val="18"/>
          <w:szCs w:val="18"/>
        </w:rPr>
      </w:pPr>
      <w:r w:rsidRPr="00812EE9">
        <w:rPr>
          <w:rFonts w:cstheme="majorBidi" w:hint="eastAsia"/>
          <w:sz w:val="18"/>
          <w:szCs w:val="18"/>
        </w:rPr>
        <w:t>图</w:t>
      </w:r>
      <w:r w:rsidRPr="00812EE9">
        <w:rPr>
          <w:rFonts w:cstheme="majorBidi"/>
          <w:sz w:val="18"/>
          <w:szCs w:val="18"/>
        </w:rPr>
        <w:t xml:space="preserve"> </w:t>
      </w:r>
      <w:r w:rsidRPr="00812EE9">
        <w:rPr>
          <w:rFonts w:cstheme="majorBidi"/>
          <w:sz w:val="18"/>
          <w:szCs w:val="18"/>
        </w:rPr>
        <w:fldChar w:fldCharType="begin"/>
      </w:r>
      <w:r w:rsidRPr="00812EE9">
        <w:rPr>
          <w:rFonts w:cstheme="majorBidi"/>
          <w:sz w:val="18"/>
          <w:szCs w:val="18"/>
        </w:rPr>
        <w:instrText xml:space="preserve"> SEQ </w:instrText>
      </w:r>
      <w:r w:rsidRPr="00812EE9">
        <w:rPr>
          <w:rFonts w:cstheme="majorBidi" w:hint="eastAsia"/>
          <w:sz w:val="18"/>
          <w:szCs w:val="18"/>
        </w:rPr>
        <w:instrText>图</w:instrText>
      </w:r>
      <w:r w:rsidRPr="00812EE9">
        <w:rPr>
          <w:rFonts w:cstheme="majorBidi"/>
          <w:sz w:val="18"/>
          <w:szCs w:val="18"/>
        </w:rPr>
        <w:instrText xml:space="preserve"> \* ARABIC </w:instrText>
      </w:r>
      <w:r w:rsidRPr="00812EE9">
        <w:rPr>
          <w:rFonts w:cstheme="majorBidi"/>
          <w:sz w:val="18"/>
          <w:szCs w:val="18"/>
        </w:rPr>
        <w:fldChar w:fldCharType="separate"/>
      </w:r>
      <w:r w:rsidR="00A501CD">
        <w:rPr>
          <w:rFonts w:cstheme="majorBidi"/>
          <w:noProof/>
          <w:sz w:val="18"/>
          <w:szCs w:val="18"/>
        </w:rPr>
        <w:t>4</w:t>
      </w:r>
      <w:r w:rsidRPr="00812EE9">
        <w:rPr>
          <w:rFonts w:cstheme="majorBidi"/>
          <w:sz w:val="18"/>
          <w:szCs w:val="18"/>
        </w:rPr>
        <w:fldChar w:fldCharType="end"/>
      </w:r>
      <w:r w:rsidRPr="00812EE9">
        <w:rPr>
          <w:rFonts w:cstheme="majorBidi"/>
          <w:sz w:val="18"/>
          <w:szCs w:val="18"/>
        </w:rPr>
        <w:t xml:space="preserve">. </w:t>
      </w:r>
      <w:r w:rsidRPr="00812EE9">
        <w:rPr>
          <w:rFonts w:cstheme="majorBidi" w:hint="eastAsia"/>
          <w:sz w:val="18"/>
          <w:szCs w:val="18"/>
        </w:rPr>
        <w:t>异质性群体与同质性群体内智能体的活动</w:t>
      </w:r>
      <w:r w:rsidR="00D05DDF">
        <w:rPr>
          <w:rFonts w:cstheme="majorBidi" w:hint="eastAsia"/>
          <w:sz w:val="18"/>
          <w:szCs w:val="18"/>
        </w:rPr>
        <w:t>位置</w:t>
      </w:r>
      <w:r w:rsidRPr="00812EE9">
        <w:rPr>
          <w:rFonts w:cstheme="majorBidi" w:hint="eastAsia"/>
          <w:sz w:val="18"/>
          <w:szCs w:val="18"/>
        </w:rPr>
        <w:t>对比</w:t>
      </w:r>
    </w:p>
    <w:p w14:paraId="7712BB7E" w14:textId="073EB652" w:rsidR="00A56B8E" w:rsidRPr="00767240" w:rsidRDefault="00A56B8E" w:rsidP="00B21877"/>
    <w:p w14:paraId="01564A4B" w14:textId="77777777" w:rsidR="0066033C" w:rsidRPr="00B5059A" w:rsidRDefault="001E151A" w:rsidP="00A11946">
      <w:pPr>
        <w:keepNext/>
        <w:jc w:val="center"/>
      </w:pPr>
      <w:r w:rsidRPr="00B5059A">
        <w:rPr>
          <w:rFonts w:hint="eastAsia"/>
          <w:noProof/>
        </w:rPr>
        <mc:AlternateContent>
          <mc:Choice Requires="wpc">
            <w:drawing>
              <wp:inline distT="0" distB="0" distL="0" distR="0" wp14:anchorId="60699BF8" wp14:editId="4E25195E">
                <wp:extent cx="5334000" cy="2456175"/>
                <wp:effectExtent l="0" t="0" r="0" b="1905"/>
                <wp:docPr id="22" name="画布 2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4" name="文本框 9"/>
                        <wps:cNvSpPr txBox="1"/>
                        <wps:spPr>
                          <a:xfrm>
                            <a:off x="1382456" y="2184301"/>
                            <a:ext cx="1050290" cy="234315"/>
                          </a:xfrm>
                          <a:prstGeom prst="rect">
                            <a:avLst/>
                          </a:prstGeom>
                          <a:solidFill>
                            <a:schemeClr val="lt1"/>
                          </a:solidFill>
                          <a:ln w="6350">
                            <a:noFill/>
                          </a:ln>
                        </wps:spPr>
                        <wps:txbx>
                          <w:txbxContent>
                            <w:p w14:paraId="77F9632A" w14:textId="290DEB72" w:rsidR="001E151A" w:rsidRPr="00812EE9" w:rsidRDefault="001E151A" w:rsidP="00812EE9">
                              <w:pPr>
                                <w:pStyle w:val="af3"/>
                                <w:numPr>
                                  <w:ilvl w:val="0"/>
                                  <w:numId w:val="12"/>
                                </w:numPr>
                                <w:ind w:firstLineChars="0"/>
                                <w:jc w:val="center"/>
                                <w:rPr>
                                  <w:rFonts w:cs="Times New Roman"/>
                                  <w:sz w:val="15"/>
                                  <w:szCs w:val="15"/>
                                </w:rPr>
                              </w:pPr>
                              <w:r w:rsidRPr="00812EE9">
                                <w:rPr>
                                  <w:rFonts w:cs="Times New Roman"/>
                                  <w:sz w:val="15"/>
                                  <w:szCs w:val="15"/>
                                </w:rPr>
                                <w:t xml:space="preserve">Homogeneous </w:t>
                              </w:r>
                              <w:r w:rsidR="00803D9D">
                                <w:rPr>
                                  <w:rFonts w:cs="Times New Roman"/>
                                  <w:sz w:val="15"/>
                                  <w:szCs w:val="15"/>
                                </w:rPr>
                                <w:t>High</w:t>
                              </w:r>
                            </w:p>
                          </w:txbxContent>
                        </wps:txbx>
                        <wps:bodyPr rot="0" spcFirstLastPara="0" vert="horz" wrap="square" lIns="0" tIns="0" rIns="0" bIns="0" numCol="1" spcCol="0" rtlCol="0" fromWordArt="0" anchor="ctr" anchorCtr="0" forceAA="0" compatLnSpc="1">
                          <a:prstTxWarp prst="textNoShape">
                            <a:avLst/>
                          </a:prstTxWarp>
                          <a:spAutoFit/>
                        </wps:bodyPr>
                      </wps:wsp>
                      <wps:wsp>
                        <wps:cNvPr id="16" name="文本框 9"/>
                        <wps:cNvSpPr txBox="1"/>
                        <wps:spPr>
                          <a:xfrm>
                            <a:off x="4154854" y="2185890"/>
                            <a:ext cx="1019810" cy="234315"/>
                          </a:xfrm>
                          <a:prstGeom prst="rect">
                            <a:avLst/>
                          </a:prstGeom>
                          <a:solidFill>
                            <a:schemeClr val="lt1"/>
                          </a:solidFill>
                          <a:ln w="6350">
                            <a:noFill/>
                          </a:ln>
                        </wps:spPr>
                        <wps:txbx>
                          <w:txbxContent>
                            <w:p w14:paraId="355E2C35" w14:textId="77777777" w:rsidR="001E151A" w:rsidRPr="00812EE9" w:rsidRDefault="001E151A" w:rsidP="00812EE9">
                              <w:pPr>
                                <w:pStyle w:val="af3"/>
                                <w:numPr>
                                  <w:ilvl w:val="0"/>
                                  <w:numId w:val="14"/>
                                </w:numPr>
                                <w:ind w:firstLineChars="0"/>
                                <w:jc w:val="center"/>
                                <w:rPr>
                                  <w:rFonts w:cs="Times New Roman"/>
                                  <w:sz w:val="15"/>
                                  <w:szCs w:val="15"/>
                                </w:rPr>
                              </w:pPr>
                              <w:r w:rsidRPr="00812EE9">
                                <w:rPr>
                                  <w:rFonts w:cs="Times New Roman"/>
                                  <w:sz w:val="15"/>
                                  <w:szCs w:val="15"/>
                                </w:rPr>
                                <w:t>Random Action</w:t>
                              </w:r>
                            </w:p>
                          </w:txbxContent>
                        </wps:txbx>
                        <wps:bodyPr rot="0" spcFirstLastPara="0" vert="horz" wrap="square" lIns="0" tIns="0" rIns="0" bIns="0" numCol="1" spcCol="0" rtlCol="0" fromWordArt="0" anchor="ctr" anchorCtr="0" forceAA="0" compatLnSpc="1">
                          <a:prstTxWarp prst="textNoShape">
                            <a:avLst/>
                          </a:prstTxWarp>
                          <a:spAutoFit/>
                        </wps:bodyPr>
                      </wps:wsp>
                      <wps:wsp>
                        <wps:cNvPr id="18" name="文本框 9"/>
                        <wps:cNvSpPr txBox="1"/>
                        <wps:spPr>
                          <a:xfrm>
                            <a:off x="0" y="2185890"/>
                            <a:ext cx="1019810" cy="234315"/>
                          </a:xfrm>
                          <a:prstGeom prst="rect">
                            <a:avLst/>
                          </a:prstGeom>
                          <a:solidFill>
                            <a:schemeClr val="lt1"/>
                          </a:solidFill>
                          <a:ln w="6350">
                            <a:noFill/>
                          </a:ln>
                        </wps:spPr>
                        <wps:txbx>
                          <w:txbxContent>
                            <w:p w14:paraId="4846BFBD" w14:textId="7A4E300C" w:rsidR="001E151A" w:rsidRPr="00812EE9" w:rsidRDefault="001E151A" w:rsidP="00812EE9">
                              <w:pPr>
                                <w:pStyle w:val="af3"/>
                                <w:numPr>
                                  <w:ilvl w:val="0"/>
                                  <w:numId w:val="11"/>
                                </w:numPr>
                                <w:ind w:firstLineChars="0"/>
                                <w:jc w:val="center"/>
                                <w:rPr>
                                  <w:rFonts w:cs="Times New Roman"/>
                                  <w:sz w:val="15"/>
                                  <w:szCs w:val="15"/>
                                </w:rPr>
                              </w:pPr>
                              <w:r w:rsidRPr="00812EE9">
                                <w:rPr>
                                  <w:rFonts w:cs="Times New Roman"/>
                                  <w:sz w:val="15"/>
                                  <w:szCs w:val="15"/>
                                </w:rPr>
                                <w:t>Heterogeneous</w:t>
                              </w:r>
                            </w:p>
                          </w:txbxContent>
                        </wps:txbx>
                        <wps:bodyPr rot="0" spcFirstLastPara="0" vert="horz" wrap="square" lIns="0" tIns="0" rIns="0" bIns="0" numCol="1" spcCol="0" rtlCol="0" fromWordArt="0" anchor="ctr" anchorCtr="0" forceAA="0" compatLnSpc="1">
                          <a:prstTxWarp prst="textNoShape">
                            <a:avLst/>
                          </a:prstTxWarp>
                          <a:spAutoFit/>
                        </wps:bodyPr>
                      </wps:wsp>
                      <wps:wsp>
                        <wps:cNvPr id="20" name="文本框 9"/>
                        <wps:cNvSpPr txBox="1"/>
                        <wps:spPr>
                          <a:xfrm>
                            <a:off x="2814438" y="2184246"/>
                            <a:ext cx="1019810" cy="234315"/>
                          </a:xfrm>
                          <a:prstGeom prst="rect">
                            <a:avLst/>
                          </a:prstGeom>
                          <a:solidFill>
                            <a:schemeClr val="lt1"/>
                          </a:solidFill>
                          <a:ln w="6350">
                            <a:noFill/>
                          </a:ln>
                        </wps:spPr>
                        <wps:txbx>
                          <w:txbxContent>
                            <w:p w14:paraId="0ECA8E98" w14:textId="160E3FF2" w:rsidR="001E151A" w:rsidRPr="00812EE9" w:rsidRDefault="001E151A" w:rsidP="00812EE9">
                              <w:pPr>
                                <w:pStyle w:val="af3"/>
                                <w:numPr>
                                  <w:ilvl w:val="0"/>
                                  <w:numId w:val="13"/>
                                </w:numPr>
                                <w:ind w:firstLineChars="0"/>
                                <w:jc w:val="center"/>
                                <w:rPr>
                                  <w:rFonts w:cs="Times New Roman"/>
                                  <w:sz w:val="15"/>
                                  <w:szCs w:val="15"/>
                                </w:rPr>
                              </w:pPr>
                              <w:r w:rsidRPr="00812EE9">
                                <w:rPr>
                                  <w:rFonts w:cs="Times New Roman"/>
                                  <w:sz w:val="15"/>
                                  <w:szCs w:val="15"/>
                                </w:rPr>
                                <w:t xml:space="preserve">Homogeneous </w:t>
                              </w:r>
                              <w:r w:rsidR="00803D9D">
                                <w:rPr>
                                  <w:rFonts w:cs="Times New Roman"/>
                                  <w:sz w:val="15"/>
                                  <w:szCs w:val="15"/>
                                </w:rPr>
                                <w:t>Low</w:t>
                              </w:r>
                            </w:p>
                          </w:txbxContent>
                        </wps:txbx>
                        <wps:bodyPr rot="0" spcFirstLastPara="0" vert="horz" wrap="square" lIns="0" tIns="0" rIns="0" bIns="0" numCol="1" spcCol="0" rtlCol="0" fromWordArt="0" anchor="ctr" anchorCtr="0" forceAA="0" compatLnSpc="1">
                          <a:prstTxWarp prst="textNoShape">
                            <a:avLst/>
                          </a:prstTxWarp>
                          <a:spAutoFit/>
                        </wps:bodyPr>
                      </wps:wsp>
                      <pic:pic xmlns:pic="http://schemas.openxmlformats.org/drawingml/2006/picture">
                        <pic:nvPicPr>
                          <pic:cNvPr id="52" name="图片 52"/>
                          <pic:cNvPicPr preferRelativeResize="0">
                            <a:picLocks noChangeAspect="1"/>
                          </pic:cNvPicPr>
                        </pic:nvPicPr>
                        <pic:blipFill rotWithShape="1">
                          <a:blip r:embed="rId20" cstate="print">
                            <a:extLst>
                              <a:ext uri="{28A0092B-C50C-407E-A947-70E740481C1C}">
                                <a14:useLocalDpi xmlns:a14="http://schemas.microsoft.com/office/drawing/2010/main" val="0"/>
                              </a:ext>
                            </a:extLst>
                          </a:blip>
                          <a:srcRect l="54445" t="11160" r="11406" b="5353"/>
                          <a:stretch/>
                        </pic:blipFill>
                        <pic:spPr bwMode="auto">
                          <a:xfrm>
                            <a:off x="0" y="0"/>
                            <a:ext cx="1177200" cy="2160052"/>
                          </a:xfrm>
                          <a:prstGeom prst="rect">
                            <a:avLst/>
                          </a:prstGeom>
                          <a:noFill/>
                          <a:ln>
                            <a:noFill/>
                          </a:ln>
                        </pic:spPr>
                      </pic:pic>
                      <pic:pic xmlns:pic="http://schemas.openxmlformats.org/drawingml/2006/picture">
                        <pic:nvPicPr>
                          <pic:cNvPr id="53" name="图片 53"/>
                          <pic:cNvPicPr preferRelativeResize="0">
                            <a:picLocks noChangeAspect="1"/>
                          </pic:cNvPicPr>
                        </pic:nvPicPr>
                        <pic:blipFill rotWithShape="1">
                          <a:blip r:embed="rId21" cstate="print">
                            <a:extLst>
                              <a:ext uri="{28A0092B-C50C-407E-A947-70E740481C1C}">
                                <a14:useLocalDpi xmlns:a14="http://schemas.microsoft.com/office/drawing/2010/main" val="0"/>
                              </a:ext>
                            </a:extLst>
                          </a:blip>
                          <a:srcRect l="54563" t="10882" r="11900" b="5543"/>
                          <a:stretch/>
                        </pic:blipFill>
                        <pic:spPr bwMode="auto">
                          <a:xfrm>
                            <a:off x="2796854" y="0"/>
                            <a:ext cx="1155600" cy="2161458"/>
                          </a:xfrm>
                          <a:prstGeom prst="rect">
                            <a:avLst/>
                          </a:prstGeom>
                          <a:noFill/>
                          <a:ln>
                            <a:noFill/>
                          </a:ln>
                        </pic:spPr>
                      </pic:pic>
                      <pic:pic xmlns:pic="http://schemas.openxmlformats.org/drawingml/2006/picture">
                        <pic:nvPicPr>
                          <pic:cNvPr id="54" name="图片 54"/>
                          <pic:cNvPicPr preferRelativeResize="0">
                            <a:picLocks noChangeAspect="1"/>
                          </pic:cNvPicPr>
                        </pic:nvPicPr>
                        <pic:blipFill rotWithShape="1">
                          <a:blip r:embed="rId22" cstate="print">
                            <a:extLst>
                              <a:ext uri="{28A0092B-C50C-407E-A947-70E740481C1C}">
                                <a14:useLocalDpi xmlns:a14="http://schemas.microsoft.com/office/drawing/2010/main" val="0"/>
                              </a:ext>
                            </a:extLst>
                          </a:blip>
                          <a:srcRect l="53978" t="10653" r="11854" b="5076"/>
                          <a:stretch/>
                        </pic:blipFill>
                        <pic:spPr bwMode="auto">
                          <a:xfrm>
                            <a:off x="1406772" y="0"/>
                            <a:ext cx="1166400" cy="2159108"/>
                          </a:xfrm>
                          <a:prstGeom prst="rect">
                            <a:avLst/>
                          </a:prstGeom>
                          <a:noFill/>
                          <a:ln>
                            <a:noFill/>
                          </a:ln>
                        </pic:spPr>
                      </pic:pic>
                      <pic:pic xmlns:pic="http://schemas.openxmlformats.org/drawingml/2006/picture">
                        <pic:nvPicPr>
                          <pic:cNvPr id="56" name="图片 56"/>
                          <pic:cNvPicPr preferRelativeResize="0">
                            <a:picLocks noChangeAspect="1"/>
                          </pic:cNvPicPr>
                        </pic:nvPicPr>
                        <pic:blipFill rotWithShape="1">
                          <a:blip r:embed="rId23" cstate="print">
                            <a:extLst>
                              <a:ext uri="{28A0092B-C50C-407E-A947-70E740481C1C}">
                                <a14:useLocalDpi xmlns:a14="http://schemas.microsoft.com/office/drawing/2010/main" val="0"/>
                              </a:ext>
                            </a:extLst>
                          </a:blip>
                          <a:srcRect l="54523" t="10170" r="11672" b="5086"/>
                          <a:stretch/>
                        </pic:blipFill>
                        <pic:spPr bwMode="auto">
                          <a:xfrm>
                            <a:off x="4185600" y="0"/>
                            <a:ext cx="1148400" cy="2160717"/>
                          </a:xfrm>
                          <a:prstGeom prst="rect">
                            <a:avLst/>
                          </a:prstGeom>
                          <a:noFill/>
                          <a:ln>
                            <a:noFill/>
                          </a:ln>
                        </pic:spPr>
                      </pic:pic>
                    </wpc:wpc>
                  </a:graphicData>
                </a:graphic>
              </wp:inline>
            </w:drawing>
          </mc:Choice>
          <mc:Fallback>
            <w:pict>
              <v:group w14:anchorId="60699BF8" id="画布 22" o:spid="_x0000_s1036" editas="canvas" style="width:420pt;height:193.4pt;mso-position-horizontal-relative:char;mso-position-vertical-relative:line" coordsize="53340,2455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fy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B/9lQSwMECgAA&#10;AAAAAAAhAG1BGDVrhgAAa4YAABUAAABkcnMvbWVkaWEvaW1hZ2UyLmpwZWf/2P/gABBKRklGAAEB&#10;AQDcANwAAP/bAEMAAgEBAQEBAgEBAQICAgICBAMCAgICBQQEAwQGBQYGBgUGBgYHCQgGBwkHBgYI&#10;CwgJCgoKCgoGCAsMCwoMCQoKCv/bAEMBAgICAgICBQMDBQoHBgcKCgoKCgoKCgoKCgoKCgoKCgoK&#10;CgoKCgoKCgoKCgoKCgoKCgoKCgoKCgoKCgoKCgoKCv/AABEIAm4DPQ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8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P/ZUEsDBAoAAAAAAAAAIQD9lR39fHkAAHx5AAAVAAAAZHJzL21lZGlhL2ltYWdlNC5q&#10;cGVn/9j/4AAQSkZJRgABAQEA3ADcAAD/2wBDAAIBAQEBAQIBAQECAgICAgQDAgICAgUEBAMEBgUG&#10;BgYFBgYGBwkIBgcJBwYGCAsICQoKCgoKBggLDAsKDAkKCgr/2wBDAQICAgICAgUDAwUKBwYHCgoK&#10;CgoKCgoKCgoKCgoKCgoKCgoKCgoKCgoKCgoKCgoKCgoKCgoKCgoKCgoKCgoKCgr/wAARCAJlAzE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7" type="#_x0000_t75" style="position:absolute;width:53340;height:24555;visibility:visible;mso-wrap-style:square" filled="t">
                  <v:fill o:detectmouseclick="t"/>
                  <v:path o:connecttype="none"/>
                </v:shape>
                <v:shapetype id="_x0000_t202" coordsize="21600,21600" o:spt="202" path="m,l,21600r21600,l21600,xe">
                  <v:stroke joinstyle="miter"/>
                  <v:path gradientshapeok="t" o:connecttype="rect"/>
                </v:shapetype>
                <v:shape id="文本框 9" o:spid="_x0000_s1038" type="#_x0000_t202" style="position:absolute;left:13824;top:21843;width:10503;height:23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" fillcolor="white [3201]" stroked="f" strokeweight=".5pt">
                  <v:textbox style="mso-fit-shape-to-text:t" inset="0,0,0,0">
                    <w:txbxContent>
                      <w:p w14:paraId="77F9632A" w14:textId="290DEB72" w:rsidR="001E151A" w:rsidRPr="00812EE9" w:rsidRDefault="001E151A" w:rsidP="00812EE9">
                        <w:pPr>
                          <w:pStyle w:val="af3"/>
                          <w:numPr>
                            <w:ilvl w:val="0"/>
                            <w:numId w:val="12"/>
                          </w:numPr>
                          <w:ind w:firstLineChars="0"/>
                          <w:jc w:val="center"/>
                          <w:rPr>
                            <w:rFonts w:cs="Times New Roman"/>
                            <w:sz w:val="15"/>
                            <w:szCs w:val="15"/>
                          </w:rPr>
                        </w:pPr>
                        <w:r w:rsidRPr="00812EE9">
                          <w:rPr>
                            <w:rFonts w:cs="Times New Roman"/>
                            <w:sz w:val="15"/>
                            <w:szCs w:val="15"/>
                          </w:rPr>
                          <w:t xml:space="preserve">Homogeneous </w:t>
                        </w:r>
                        <w:r w:rsidR="00803D9D">
                          <w:rPr>
                            <w:rFonts w:cs="Times New Roman"/>
                            <w:sz w:val="15"/>
                            <w:szCs w:val="15"/>
                          </w:rPr>
                          <w:t>High</w:t>
                        </w:r>
                      </w:p>
                    </w:txbxContent>
                  </v:textbox>
                </v:shape>
                <v:shape id="文本框 9" o:spid="_x0000_s1039" type="#_x0000_t202" style="position:absolute;left:41548;top:21858;width:10198;height:2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" fillcolor="white [3201]" stroked="f" strokeweight=".5pt">
                  <v:textbox style="mso-fit-shape-to-text:t" inset="0,0,0,0">
                    <w:txbxContent>
                      <w:p w14:paraId="355E2C35" w14:textId="77777777" w:rsidR="001E151A" w:rsidRPr="00812EE9" w:rsidRDefault="001E151A" w:rsidP="00812EE9">
                        <w:pPr>
                          <w:pStyle w:val="af3"/>
                          <w:numPr>
                            <w:ilvl w:val="0"/>
                            <w:numId w:val="14"/>
                          </w:numPr>
                          <w:ind w:firstLineChars="0"/>
                          <w:jc w:val="center"/>
                          <w:rPr>
                            <w:rFonts w:cs="Times New Roman"/>
                            <w:sz w:val="15"/>
                            <w:szCs w:val="15"/>
                          </w:rPr>
                        </w:pPr>
                        <w:r w:rsidRPr="00812EE9">
                          <w:rPr>
                            <w:rFonts w:cs="Times New Roman"/>
                            <w:sz w:val="15"/>
                            <w:szCs w:val="15"/>
                          </w:rPr>
                          <w:t>Random Action</w:t>
                        </w:r>
                      </w:p>
                    </w:txbxContent>
                  </v:textbox>
                </v:shape>
                <v:shape id="文本框 9" o:spid="_x0000_s1040" type="#_x0000_t202" style="position:absolute;top:21858;width:10198;height:2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" fillcolor="white [3201]" stroked="f" strokeweight=".5pt">
                  <v:textbox style="mso-fit-shape-to-text:t" inset="0,0,0,0">
                    <w:txbxContent>
                      <w:p w14:paraId="4846BFBD" w14:textId="7A4E300C" w:rsidR="001E151A" w:rsidRPr="00812EE9" w:rsidRDefault="001E151A" w:rsidP="00812EE9">
                        <w:pPr>
                          <w:pStyle w:val="af3"/>
                          <w:numPr>
                            <w:ilvl w:val="0"/>
                            <w:numId w:val="11"/>
                          </w:numPr>
                          <w:ind w:firstLineChars="0"/>
                          <w:jc w:val="center"/>
                          <w:rPr>
                            <w:rFonts w:cs="Times New Roman"/>
                            <w:sz w:val="15"/>
                            <w:szCs w:val="15"/>
                          </w:rPr>
                        </w:pPr>
                        <w:r w:rsidRPr="00812EE9">
                          <w:rPr>
                            <w:rFonts w:cs="Times New Roman"/>
                            <w:sz w:val="15"/>
                            <w:szCs w:val="15"/>
                          </w:rPr>
                          <w:t>Heterogeneous</w:t>
                        </w:r>
                      </w:p>
                    </w:txbxContent>
                  </v:textbox>
                </v:shape>
                <v:shape id="文本框 9" o:spid="_x0000_s1041" type="#_x0000_t202" style="position:absolute;left:28144;top:21842;width:10198;height:23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" fillcolor="white [3201]" stroked="f" strokeweight=".5pt">
                  <v:textbox style="mso-fit-shape-to-text:t" inset="0,0,0,0">
                    <w:txbxContent>
                      <w:p w14:paraId="0ECA8E98" w14:textId="160E3FF2" w:rsidR="001E151A" w:rsidRPr="00812EE9" w:rsidRDefault="001E151A" w:rsidP="00812EE9">
                        <w:pPr>
                          <w:pStyle w:val="af3"/>
                          <w:numPr>
                            <w:ilvl w:val="0"/>
                            <w:numId w:val="13"/>
                          </w:numPr>
                          <w:ind w:firstLineChars="0"/>
                          <w:jc w:val="center"/>
                          <w:rPr>
                            <w:rFonts w:cs="Times New Roman"/>
                            <w:sz w:val="15"/>
                            <w:szCs w:val="15"/>
                          </w:rPr>
                        </w:pPr>
                        <w:r w:rsidRPr="00812EE9">
                          <w:rPr>
                            <w:rFonts w:cs="Times New Roman"/>
                            <w:sz w:val="15"/>
                            <w:szCs w:val="15"/>
                          </w:rPr>
                          <w:t xml:space="preserve">Homogeneous </w:t>
                        </w:r>
                        <w:r w:rsidR="00803D9D">
                          <w:rPr>
                            <w:rFonts w:cs="Times New Roman"/>
                            <w:sz w:val="15"/>
                            <w:szCs w:val="15"/>
                          </w:rPr>
                          <w:t>Low</w:t>
                        </w:r>
                      </w:p>
                    </w:txbxContent>
                  </v:textbox>
                </v:shape>
                <v:shape id="图片 52" o:spid="_x0000_s1042" type="#_x0000_t75" style="position:absolute;width:11772;height:216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">
                  <v:imagedata r:id="rId24" o:title="" croptop="7314f" cropbottom="3508f" cropleft="35681f" cropright="7475f"/>
                </v:shape>
                <v:shape id="图片 53" o:spid="_x0000_s1043" type="#_x0000_t75" style="position:absolute;left:27968;width:11556;height:2161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">
                  <v:imagedata r:id="rId25" o:title="" croptop="7132f" cropbottom="3633f" cropleft="35758f" cropright="7799f"/>
                </v:shape>
                <v:shape id="图片 54" o:spid="_x0000_s1044" type="#_x0000_t75" style="position:absolute;left:14067;width:11664;height:2159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">
                  <v:imagedata r:id="rId26" o:title="" croptop="6982f" cropbottom="3327f" cropleft="35375f" cropright="7769f"/>
                </v:shape>
                <v:shape id="图片 56" o:spid="_x0000_s1045" type="#_x0000_t75" style="position:absolute;left:41856;width:11484;height:216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">
                  <v:imagedata r:id="rId27" o:title="" croptop="6665f" cropbottom="3333f" cropleft="35732f" cropright="7649f"/>
                </v:shape>
                <w10:anchorlock/>
              </v:group>
            </w:pict>
          </mc:Fallback>
        </mc:AlternateContent>
      </w:r>
    </w:p>
    <w:p w14:paraId="7586EDF6" w14:textId="4C6660B0" w:rsidR="0066033C" w:rsidRPr="00812EE9" w:rsidRDefault="0066033C" w:rsidP="00812EE9">
      <w:pPr>
        <w:jc w:val="center"/>
        <w:rPr>
          <w:sz w:val="18"/>
          <w:szCs w:val="18"/>
        </w:rPr>
      </w:pPr>
      <w:r w:rsidRPr="00812EE9">
        <w:rPr>
          <w:rFonts w:cstheme="majorBidi"/>
          <w:sz w:val="18"/>
          <w:szCs w:val="18"/>
        </w:rPr>
        <w:t>图</w:t>
      </w:r>
      <w:r w:rsidRPr="00812EE9">
        <w:rPr>
          <w:rFonts w:cstheme="majorBidi"/>
          <w:sz w:val="18"/>
          <w:szCs w:val="18"/>
        </w:rPr>
        <w:t xml:space="preserve"> </w:t>
      </w:r>
      <w:r w:rsidRPr="00812EE9">
        <w:rPr>
          <w:rFonts w:cstheme="majorBidi"/>
          <w:sz w:val="18"/>
          <w:szCs w:val="18"/>
        </w:rPr>
        <w:fldChar w:fldCharType="begin"/>
      </w:r>
      <w:r w:rsidRPr="00812EE9">
        <w:rPr>
          <w:rFonts w:cstheme="majorBidi"/>
          <w:sz w:val="18"/>
          <w:szCs w:val="18"/>
        </w:rPr>
        <w:instrText xml:space="preserve"> SEQ </w:instrText>
      </w:r>
      <w:r w:rsidRPr="00812EE9">
        <w:rPr>
          <w:rFonts w:cstheme="majorBidi"/>
          <w:sz w:val="18"/>
          <w:szCs w:val="18"/>
        </w:rPr>
        <w:instrText>图</w:instrText>
      </w:r>
      <w:r w:rsidRPr="00812EE9">
        <w:rPr>
          <w:rFonts w:cstheme="majorBidi"/>
          <w:sz w:val="18"/>
          <w:szCs w:val="18"/>
        </w:rPr>
        <w:instrText xml:space="preserve"> \* ARABIC </w:instrText>
      </w:r>
      <w:r w:rsidRPr="00812EE9">
        <w:rPr>
          <w:rFonts w:cstheme="majorBidi"/>
          <w:sz w:val="18"/>
          <w:szCs w:val="18"/>
        </w:rPr>
        <w:fldChar w:fldCharType="separate"/>
      </w:r>
      <w:r w:rsidR="00A501CD">
        <w:rPr>
          <w:rFonts w:cstheme="majorBidi"/>
          <w:noProof/>
          <w:sz w:val="18"/>
          <w:szCs w:val="18"/>
        </w:rPr>
        <w:t>5</w:t>
      </w:r>
      <w:r w:rsidRPr="00812EE9">
        <w:rPr>
          <w:rFonts w:cstheme="majorBidi"/>
          <w:sz w:val="18"/>
          <w:szCs w:val="18"/>
        </w:rPr>
        <w:fldChar w:fldCharType="end"/>
      </w:r>
      <w:r w:rsidRPr="00812EE9">
        <w:rPr>
          <w:rFonts w:cstheme="majorBidi"/>
          <w:sz w:val="18"/>
          <w:szCs w:val="18"/>
        </w:rPr>
        <w:t xml:space="preserve">. </w:t>
      </w:r>
      <w:r w:rsidRPr="00812EE9">
        <w:rPr>
          <w:rFonts w:cstheme="majorBidi" w:hint="eastAsia"/>
          <w:sz w:val="18"/>
          <w:szCs w:val="18"/>
        </w:rPr>
        <w:t>不同群体内智能体的收益对比</w:t>
      </w:r>
    </w:p>
    <w:p w14:paraId="1F28F9A6" w14:textId="77777777" w:rsidR="0066033C" w:rsidRPr="00B5059A" w:rsidRDefault="0066033C" w:rsidP="00F74635"/>
    <w:p w14:paraId="1FF56801" w14:textId="13CFAE53" w:rsidR="002A1AB3" w:rsidRPr="00767240" w:rsidRDefault="002A1AB3" w:rsidP="00F74635">
      <w:r w:rsidRPr="00767240">
        <w:rPr>
          <w:rFonts w:hint="eastAsia"/>
        </w:rPr>
        <w:t>如图</w:t>
      </w:r>
      <w:r w:rsidR="002762FA" w:rsidRPr="00767240">
        <w:t>5</w:t>
      </w:r>
      <w:r w:rsidRPr="00767240">
        <w:rPr>
          <w:rFonts w:hint="eastAsia"/>
        </w:rPr>
        <w:t>所示，</w:t>
      </w:r>
      <w:r w:rsidR="008E40A6" w:rsidRPr="00767240">
        <w:rPr>
          <w:rFonts w:hint="eastAsia"/>
        </w:rPr>
        <w:t>对比</w:t>
      </w:r>
      <w:r w:rsidRPr="00767240">
        <w:rPr>
          <w:rFonts w:hint="eastAsia"/>
        </w:rPr>
        <w:t>了</w:t>
      </w:r>
      <w:r w:rsidR="008E40A6" w:rsidRPr="00767240">
        <w:rPr>
          <w:rFonts w:hint="eastAsia"/>
        </w:rPr>
        <w:t>不同</w:t>
      </w:r>
      <w:r w:rsidR="00A56B8E" w:rsidRPr="00767240">
        <w:rPr>
          <w:rFonts w:hint="eastAsia"/>
        </w:rPr>
        <w:t>群体</w:t>
      </w:r>
      <w:r w:rsidR="008E40A6" w:rsidRPr="00767240">
        <w:rPr>
          <w:rFonts w:hint="eastAsia"/>
        </w:rPr>
        <w:t>中每个智能体之间的收益</w:t>
      </w:r>
      <w:r w:rsidRPr="00767240">
        <w:rPr>
          <w:rFonts w:hint="eastAsia"/>
        </w:rPr>
        <w:t>，以便比较合作行为是否造成智能体间贫富差距</w:t>
      </w:r>
      <w:r w:rsidR="007F24C0" w:rsidRPr="00767240">
        <w:rPr>
          <w:rFonts w:hint="eastAsia"/>
        </w:rPr>
        <w:t>。</w:t>
      </w:r>
      <w:r w:rsidRPr="00767240">
        <w:rPr>
          <w:rFonts w:hint="eastAsia"/>
        </w:rPr>
        <w:t>结果表明，相比较于同质性群体内收益差值，异质性群体间收益差值最大。这表明尽管</w:t>
      </w:r>
      <w:r w:rsidR="007D4BC2">
        <w:rPr>
          <w:rFonts w:hint="eastAsia"/>
        </w:rPr>
        <w:t>群体的</w:t>
      </w:r>
      <w:r w:rsidRPr="00767240">
        <w:rPr>
          <w:rFonts w:hint="eastAsia"/>
        </w:rPr>
        <w:t>异质性特征促进了智能体间的合作行为，但也会导致群体内个体间贫富差距</w:t>
      </w:r>
      <w:r w:rsidRPr="00767240">
        <w:rPr>
          <w:rFonts w:hint="eastAsia"/>
        </w:rPr>
        <w:lastRenderedPageBreak/>
        <w:t>变大。</w:t>
      </w:r>
    </w:p>
    <w:p w14:paraId="771201B4" w14:textId="77777777" w:rsidR="008D0404" w:rsidRPr="00767240" w:rsidRDefault="008D0404" w:rsidP="00F74635"/>
    <w:p w14:paraId="7CD39E9D" w14:textId="72FF6193" w:rsidR="00284E32" w:rsidRPr="00767240" w:rsidRDefault="0063051A" w:rsidP="008D0404">
      <w:r w:rsidRPr="00767240">
        <w:rPr>
          <w:rFonts w:hint="eastAsia"/>
        </w:rPr>
        <w:t>我们</w:t>
      </w:r>
      <w:r w:rsidR="00616C80">
        <w:rPr>
          <w:rFonts w:hint="eastAsia"/>
        </w:rPr>
        <w:t>单独</w:t>
      </w:r>
      <w:r w:rsidR="00E77E10" w:rsidRPr="00767240">
        <w:rPr>
          <w:rFonts w:hint="eastAsia"/>
        </w:rPr>
        <w:t>使用</w:t>
      </w:r>
      <w:r w:rsidR="00E77E10" w:rsidRPr="00767240">
        <w:rPr>
          <w:rFonts w:cs="Times New Roman"/>
        </w:rPr>
        <w:t>Heterogeneous</w:t>
      </w:r>
      <w:r w:rsidR="00A56B8E" w:rsidRPr="00812EE9">
        <w:rPr>
          <w:rFonts w:hint="eastAsia"/>
        </w:rPr>
        <w:t>群体</w:t>
      </w:r>
      <w:r w:rsidR="00E77E10" w:rsidRPr="00812EE9">
        <w:rPr>
          <w:rFonts w:hint="eastAsia"/>
        </w:rPr>
        <w:t>作为实验对象，</w:t>
      </w:r>
      <w:r w:rsidR="00787CF4">
        <w:rPr>
          <w:rFonts w:hint="eastAsia"/>
        </w:rPr>
        <w:t>控制每个智能体的目标收益不变，</w:t>
      </w:r>
      <w:r w:rsidR="007D4BC2">
        <w:rPr>
          <w:rFonts w:hint="eastAsia"/>
        </w:rPr>
        <w:t>来</w:t>
      </w:r>
      <w:r w:rsidRPr="00B5059A">
        <w:rPr>
          <w:rFonts w:hint="eastAsia"/>
        </w:rPr>
        <w:t>探究</w:t>
      </w:r>
      <w:r w:rsidR="00E77E10" w:rsidRPr="00B5059A">
        <w:rPr>
          <w:rFonts w:hint="eastAsia"/>
        </w:rPr>
        <w:t>不同</w:t>
      </w:r>
      <w:r w:rsidR="00E77E10" w:rsidRPr="00767240">
        <w:rPr>
          <w:rFonts w:hint="eastAsia"/>
        </w:rPr>
        <w:t>的阶段累计长度</w:t>
      </w:r>
      <m:oMath>
        <m:r>
          <w:rPr>
            <w:rFonts w:ascii="Cambria Math" w:hAnsi="Cambria Math"/>
          </w:rPr>
          <m:t>τ</m:t>
        </m:r>
      </m:oMath>
      <w:r w:rsidR="00E77E10" w:rsidRPr="00767240">
        <w:rPr>
          <w:rFonts w:hint="eastAsia"/>
        </w:rPr>
        <w:t>对</w:t>
      </w:r>
      <w:r w:rsidR="00A56B8E" w:rsidRPr="00767240">
        <w:rPr>
          <w:rFonts w:hint="eastAsia"/>
        </w:rPr>
        <w:t>群体</w:t>
      </w:r>
      <w:r w:rsidR="00E77E10" w:rsidRPr="00767240">
        <w:rPr>
          <w:rFonts w:hint="eastAsia"/>
        </w:rPr>
        <w:t>合作行为的影响。</w:t>
      </w:r>
      <w:r w:rsidR="0005280B" w:rsidRPr="00767240">
        <w:rPr>
          <w:rFonts w:hint="eastAsia"/>
        </w:rPr>
        <w:t>如</w:t>
      </w:r>
      <w:r w:rsidR="006F6E8B">
        <w:rPr>
          <w:rFonts w:hint="eastAsia"/>
        </w:rPr>
        <w:t>图</w:t>
      </w:r>
      <w:r w:rsidR="006F6E8B">
        <w:rPr>
          <w:rFonts w:hint="eastAsia"/>
        </w:rPr>
        <w:t>6</w:t>
      </w:r>
      <w:r w:rsidR="0005280B" w:rsidRPr="00767240">
        <w:rPr>
          <w:rFonts w:hint="eastAsia"/>
        </w:rPr>
        <w:t>所示，随着</w:t>
      </w:r>
      <m:oMath>
        <m:r>
          <w:rPr>
            <w:rFonts w:ascii="Cambria Math" w:hAnsi="Cambria Math"/>
          </w:rPr>
          <m:t>τ</m:t>
        </m:r>
      </m:oMath>
      <w:r w:rsidR="0005280B" w:rsidRPr="00767240">
        <w:rPr>
          <w:rFonts w:hint="eastAsia"/>
        </w:rPr>
        <w:t>的不断增大，群体的总收益不断下降；当</w:t>
      </w:r>
      <m:oMath>
        <m:r>
          <w:rPr>
            <w:rFonts w:ascii="Cambria Math" w:hAnsi="Cambria Math"/>
          </w:rPr>
          <m:t>τ</m:t>
        </m:r>
      </m:oMath>
      <w:r w:rsidR="0005280B" w:rsidRPr="00767240">
        <w:rPr>
          <w:rFonts w:hint="eastAsia"/>
        </w:rPr>
        <w:t>的取值过小，智能体总体收益</w:t>
      </w:r>
      <w:r w:rsidR="00284E32" w:rsidRPr="00767240">
        <w:rPr>
          <w:rFonts w:hint="eastAsia"/>
        </w:rPr>
        <w:t>同样较小。当</w:t>
      </w:r>
      <m:oMath>
        <m:r>
          <w:rPr>
            <w:rFonts w:ascii="Cambria Math" w:hAnsi="Cambria Math"/>
          </w:rPr>
          <m:t>τ</m:t>
        </m:r>
      </m:oMath>
      <w:r w:rsidR="00284E32" w:rsidRPr="00767240">
        <w:rPr>
          <w:rFonts w:hint="eastAsia"/>
        </w:rPr>
        <w:t>的取值较大时，智能体难以感知环境的变化，从而降低其采用</w:t>
      </w:r>
      <w:r w:rsidR="00284E32" w:rsidRPr="00767240">
        <w:t>Exploration</w:t>
      </w:r>
      <w:r w:rsidR="00284E32" w:rsidRPr="00767240">
        <w:rPr>
          <w:rFonts w:hint="eastAsia"/>
        </w:rPr>
        <w:t>的可能性。当</w:t>
      </w:r>
      <m:oMath>
        <m:r>
          <w:rPr>
            <w:rFonts w:ascii="Cambria Math" w:hAnsi="Cambria Math"/>
          </w:rPr>
          <m:t>τ</m:t>
        </m:r>
      </m:oMath>
      <w:r w:rsidR="00284E32" w:rsidRPr="00767240">
        <w:rPr>
          <w:rFonts w:hint="eastAsia"/>
        </w:rPr>
        <w:t>的取值较小时，智能体</w:t>
      </w:r>
      <w:r w:rsidR="007D4BC2">
        <w:rPr>
          <w:rFonts w:hint="eastAsia"/>
        </w:rPr>
        <w:t>仅</w:t>
      </w:r>
      <w:r w:rsidR="00284E32" w:rsidRPr="00767240">
        <w:rPr>
          <w:rFonts w:hint="eastAsia"/>
        </w:rPr>
        <w:t>关注当前收益，同样难以感知环境变化，从而使得智能体频繁采用</w:t>
      </w:r>
      <w:r w:rsidR="00284E32" w:rsidRPr="00767240">
        <w:t>Exploration</w:t>
      </w:r>
      <w:r w:rsidR="00284E32" w:rsidRPr="00767240">
        <w:rPr>
          <w:rFonts w:hint="eastAsia"/>
        </w:rPr>
        <w:t>。</w:t>
      </w:r>
    </w:p>
    <w:p w14:paraId="1E8FC30C" w14:textId="185229D6" w:rsidR="00A501CD" w:rsidRDefault="000D5CA3" w:rsidP="00512C0E">
      <w:pPr>
        <w:keepNext/>
        <w:jc w:val="center"/>
      </w:pPr>
      <w:r w:rsidRPr="000D5CA3">
        <w:rPr>
          <w:noProof/>
        </w:rPr>
        <w:drawing>
          <wp:inline distT="0" distB="0" distL="0" distR="0" wp14:anchorId="4A6F55F1" wp14:editId="5CF59FC1">
            <wp:extent cx="3661200" cy="28800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22105" b="8073"/>
                    <a:stretch/>
                  </pic:blipFill>
                  <pic:spPr bwMode="auto">
                    <a:xfrm>
                      <a:off x="0" y="0"/>
                      <a:ext cx="3661200" cy="2880000"/>
                    </a:xfrm>
                    <a:prstGeom prst="rect">
                      <a:avLst/>
                    </a:prstGeom>
                    <a:noFill/>
                    <a:ln>
                      <a:noFill/>
                    </a:ln>
                    <a:extLst>
                      <a:ext uri="{53640926-AAD7-44D8-BBD7-CCE9431645EC}">
                        <a14:shadowObscured xmlns:a14="http://schemas.microsoft.com/office/drawing/2010/main"/>
                      </a:ext>
                    </a:extLst>
                  </pic:spPr>
                </pic:pic>
              </a:graphicData>
            </a:graphic>
          </wp:inline>
        </w:drawing>
      </w:r>
    </w:p>
    <w:p w14:paraId="382D9E90" w14:textId="2E7802F9" w:rsidR="008D0404" w:rsidRDefault="00A501CD">
      <w:pPr>
        <w:jc w:val="center"/>
        <w:rPr>
          <w:rFonts w:cstheme="majorBidi"/>
          <w:sz w:val="18"/>
          <w:szCs w:val="18"/>
        </w:rPr>
      </w:pPr>
      <w:r w:rsidRPr="00512C0E">
        <w:rPr>
          <w:rFonts w:cstheme="majorBidi" w:hint="eastAsia"/>
          <w:sz w:val="18"/>
          <w:szCs w:val="18"/>
        </w:rPr>
        <w:t>图</w:t>
      </w:r>
      <w:r w:rsidRPr="00512C0E">
        <w:rPr>
          <w:rFonts w:cstheme="majorBidi"/>
          <w:sz w:val="18"/>
          <w:szCs w:val="18"/>
        </w:rPr>
        <w:t xml:space="preserve"> </w:t>
      </w:r>
      <w:r w:rsidRPr="00512C0E">
        <w:rPr>
          <w:rFonts w:cstheme="majorBidi"/>
          <w:sz w:val="18"/>
          <w:szCs w:val="18"/>
        </w:rPr>
        <w:fldChar w:fldCharType="begin"/>
      </w:r>
      <w:r w:rsidRPr="00512C0E">
        <w:rPr>
          <w:rFonts w:cstheme="majorBidi"/>
          <w:sz w:val="18"/>
          <w:szCs w:val="18"/>
        </w:rPr>
        <w:instrText xml:space="preserve"> SEQ </w:instrText>
      </w:r>
      <w:r w:rsidRPr="00512C0E">
        <w:rPr>
          <w:rFonts w:cstheme="majorBidi" w:hint="eastAsia"/>
          <w:sz w:val="18"/>
          <w:szCs w:val="18"/>
        </w:rPr>
        <w:instrText>图</w:instrText>
      </w:r>
      <w:r w:rsidRPr="00512C0E">
        <w:rPr>
          <w:rFonts w:cstheme="majorBidi"/>
          <w:sz w:val="18"/>
          <w:szCs w:val="18"/>
        </w:rPr>
        <w:instrText xml:space="preserve"> \* ARABIC </w:instrText>
      </w:r>
      <w:r w:rsidRPr="00512C0E">
        <w:rPr>
          <w:rFonts w:cstheme="majorBidi"/>
          <w:sz w:val="18"/>
          <w:szCs w:val="18"/>
        </w:rPr>
        <w:fldChar w:fldCharType="separate"/>
      </w:r>
      <w:r w:rsidRPr="00512C0E">
        <w:rPr>
          <w:rFonts w:cstheme="majorBidi"/>
          <w:sz w:val="18"/>
          <w:szCs w:val="18"/>
        </w:rPr>
        <w:t>6</w:t>
      </w:r>
      <w:r w:rsidRPr="00512C0E">
        <w:rPr>
          <w:rFonts w:cstheme="majorBidi"/>
          <w:sz w:val="18"/>
          <w:szCs w:val="18"/>
        </w:rPr>
        <w:fldChar w:fldCharType="end"/>
      </w:r>
      <w:r w:rsidRPr="00512C0E">
        <w:rPr>
          <w:rFonts w:cstheme="majorBidi"/>
          <w:sz w:val="18"/>
          <w:szCs w:val="18"/>
        </w:rPr>
        <w:t xml:space="preserve">. </w:t>
      </w:r>
      <w:r w:rsidRPr="00512C0E">
        <w:rPr>
          <w:rFonts w:cstheme="majorBidi" w:hint="eastAsia"/>
          <w:sz w:val="18"/>
          <w:szCs w:val="18"/>
        </w:rPr>
        <w:t>不同阶段累计长度</w:t>
      </w:r>
      <m:oMath>
        <m:r>
          <w:rPr>
            <w:rFonts w:ascii="Cambria Math" w:hAnsi="Cambria Math" w:cstheme="majorBidi"/>
            <w:sz w:val="18"/>
            <w:szCs w:val="18"/>
          </w:rPr>
          <m:t>τ</m:t>
        </m:r>
      </m:oMath>
      <w:r w:rsidRPr="00512C0E">
        <w:rPr>
          <w:rFonts w:cstheme="majorBidi" w:hint="eastAsia"/>
          <w:sz w:val="18"/>
          <w:szCs w:val="18"/>
        </w:rPr>
        <w:t>的总收益</w:t>
      </w:r>
    </w:p>
    <w:p w14:paraId="4D16D935" w14:textId="77777777" w:rsidR="0064698E" w:rsidRPr="00512C0E" w:rsidRDefault="0064698E" w:rsidP="00512C0E">
      <w:pPr>
        <w:jc w:val="center"/>
        <w:rPr>
          <w:rFonts w:cstheme="majorBidi"/>
          <w:sz w:val="18"/>
          <w:szCs w:val="18"/>
        </w:rPr>
      </w:pPr>
    </w:p>
    <w:p w14:paraId="4A50F8CF" w14:textId="0BE52216" w:rsidR="00F74635" w:rsidRPr="00812EE9" w:rsidRDefault="00E22876" w:rsidP="00295E6B">
      <w:pPr>
        <w:pStyle w:val="2"/>
        <w:rPr>
          <w:rFonts w:ascii="Times New Roman" w:hAnsi="Times New Roman"/>
        </w:rPr>
      </w:pPr>
      <w:r w:rsidRPr="00812EE9">
        <w:rPr>
          <w:rFonts w:ascii="Times New Roman" w:hAnsi="Times New Roman"/>
        </w:rPr>
        <w:t>5</w:t>
      </w:r>
      <w:r w:rsidR="00F74635" w:rsidRPr="00812EE9">
        <w:rPr>
          <w:rFonts w:ascii="Times New Roman" w:hAnsi="Times New Roman"/>
        </w:rPr>
        <w:t xml:space="preserve"> </w:t>
      </w:r>
      <w:r w:rsidR="00C30E5C" w:rsidRPr="00812EE9">
        <w:rPr>
          <w:rFonts w:ascii="Times New Roman" w:hAnsi="Times New Roman" w:hint="eastAsia"/>
        </w:rPr>
        <w:t>结论</w:t>
      </w:r>
    </w:p>
    <w:p w14:paraId="37B71A61" w14:textId="55E53D29" w:rsidR="00965125" w:rsidRPr="00767240" w:rsidRDefault="00965125" w:rsidP="00E44EA1">
      <w:bookmarkStart w:id="1" w:name="_Hlk74422347"/>
      <w:r w:rsidRPr="008D29A7">
        <w:rPr>
          <w:rFonts w:hint="eastAsia"/>
        </w:rPr>
        <w:t>边际价值理论提出人对物品的欲望会随其不断被满足而递减。</w:t>
      </w:r>
      <w:r w:rsidRPr="00B5059A">
        <w:rPr>
          <w:rFonts w:hint="eastAsia"/>
        </w:rPr>
        <w:t>基于边际价值理论我们提出了一个通过平衡利用</w:t>
      </w:r>
      <w:r w:rsidRPr="00767240">
        <w:rPr>
          <w:rFonts w:hint="eastAsia"/>
        </w:rPr>
        <w:t>-</w:t>
      </w:r>
      <w:r w:rsidRPr="00767240">
        <w:rPr>
          <w:rFonts w:hint="eastAsia"/>
        </w:rPr>
        <w:t>探索，从而在跨期社会困境中多智能间形成合作的方法。面对跨期社会困境问题，智能体只需要计算在一段时期内的收益，而不需要从其他智能体获取额外的信息，就可以形成类似合作的行为。我们的结果表明，智能体间的异质性，如各个智能体的目标收益的异质性，是形成合作行为的关键。这个结论与</w:t>
      </w:r>
      <w:r w:rsidRPr="00767240">
        <w:rPr>
          <w:rFonts w:hint="eastAsia"/>
        </w:rPr>
        <w:t>McAvoy</w:t>
      </w:r>
      <w:r w:rsidRPr="00767240">
        <w:rPr>
          <w:rFonts w:hint="eastAsia"/>
        </w:rPr>
        <w:t>等（</w:t>
      </w:r>
      <w:r w:rsidRPr="00767240">
        <w:rPr>
          <w:rFonts w:hint="eastAsia"/>
        </w:rPr>
        <w:t>2020</w:t>
      </w:r>
      <w:r w:rsidRPr="00767240">
        <w:rPr>
          <w:rFonts w:hint="eastAsia"/>
        </w:rPr>
        <w:t>）和</w:t>
      </w:r>
      <w:r w:rsidRPr="00767240">
        <w:rPr>
          <w:rFonts w:hint="eastAsia"/>
        </w:rPr>
        <w:t>McKee</w:t>
      </w:r>
      <w:r w:rsidRPr="00767240">
        <w:rPr>
          <w:rFonts w:hint="eastAsia"/>
        </w:rPr>
        <w:t>等（</w:t>
      </w:r>
      <w:r w:rsidRPr="00767240">
        <w:rPr>
          <w:rFonts w:hint="eastAsia"/>
        </w:rPr>
        <w:t>2020</w:t>
      </w:r>
      <w:r w:rsidRPr="00767240">
        <w:rPr>
          <w:rFonts w:hint="eastAsia"/>
        </w:rPr>
        <w:t>）</w:t>
      </w:r>
      <w:r w:rsidR="009C0C3C">
        <w:fldChar w:fldCharType="begin"/>
      </w:r>
      <w:r w:rsidR="00534BAD">
        <w:instrText xml:space="preserve"> ADDIN EN.CITE &lt;EndNote&gt;&lt;Cite&gt;&lt;Author&gt;Mcavoy&lt;/Author&gt;&lt;Year&gt;2020&lt;/Year&gt;&lt;RecNum&gt;20&lt;/RecNum&gt;&lt;DisplayText&gt;[31]&lt;/DisplayText&gt;&lt;record&gt;&lt;rec-number&gt;20&lt;/rec-number&gt;&lt;foreign-keys&gt;&lt;key app="EN" db-id="spa92zax4f9exlez50t5adxd22zxvwaafwtr" timestamp="1624616633"&gt;20&lt;/key&gt;&lt;/foreign-keys&gt;&lt;ref-type name="Journal Article"&gt;17&lt;/ref-type&gt;&lt;contributors&gt;&lt;authors&gt;&lt;author&gt;Mcavoy, A.&lt;/author&gt;&lt;author&gt;Allen, B.&lt;/author&gt;&lt;author&gt;Nowak, M. A.&lt;/author&gt;&lt;/authors&gt;&lt;/contributors&gt;&lt;titles&gt;&lt;title&gt;Social goods dilemmas in heterogeneous societies&lt;/title&gt;&lt;secondary-title&gt;Nature Human Behaviour&lt;/secondary-title&gt;&lt;/titles&gt;&lt;periodical&gt;&lt;full-title&gt;Nature Human Behaviour&lt;/full-title&gt;&lt;/periodical&gt;&lt;pages&gt;1-13&lt;/pages&gt;&lt;volume&gt;4&lt;/volume&gt;&lt;number&gt;8&lt;/number&gt;&lt;dates&gt;&lt;year&gt;2020&lt;/year&gt;&lt;/dates&gt;&lt;urls&gt;&lt;/urls&gt;&lt;/record&gt;&lt;/Cite&gt;&lt;/EndNote&gt;</w:instrText>
      </w:r>
      <w:r w:rsidR="009C0C3C">
        <w:fldChar w:fldCharType="separate"/>
      </w:r>
      <w:r w:rsidR="00534BAD">
        <w:rPr>
          <w:noProof/>
        </w:rPr>
        <w:t>[31]</w:t>
      </w:r>
      <w:r w:rsidR="009C0C3C">
        <w:fldChar w:fldCharType="end"/>
      </w:r>
      <w:r w:rsidRPr="00767240">
        <w:rPr>
          <w:rFonts w:hint="eastAsia"/>
        </w:rPr>
        <w:t>最近的研究结果类似，他们发现智能体连接数量的异质性和社会偏好的异质性，能促进智能体社会行为的形成。我们的研究结果进一步揭示，其它类型的异质性，如本文设定的各个智能体目标需求的异质性，也能促进智能体间合作行为的形成。在此基础上，我们推断也许还存在其它可以促进智能体形成合作行为的异质性参数，这一点值得后续更为深入的理论与实验研究。</w:t>
      </w:r>
    </w:p>
    <w:p w14:paraId="03E5A236" w14:textId="77777777" w:rsidR="00965125" w:rsidRPr="00767240" w:rsidRDefault="00965125" w:rsidP="00E44EA1"/>
    <w:p w14:paraId="1B8C9A15" w14:textId="77777777" w:rsidR="00965125" w:rsidRPr="00767240" w:rsidRDefault="00965125" w:rsidP="00E44EA1">
      <w:r w:rsidRPr="00767240">
        <w:rPr>
          <w:rFonts w:hint="eastAsia"/>
        </w:rPr>
        <w:t>我们研究的一个主要不足之处在于，设计的智能体学习算法并没有考虑智能体间直接的互动和交互。智能体间通过一个时间段内总收益来产生相互的影响。对某个智能体而言，如果群体内的其它智能体行为都是非社会性，那么这个智能体一个时间段内总收益就会变少，这会引起该智能体根据其自身的目标收益来调整利用和探索策略。也就是说，其它智能体的非社</w:t>
      </w:r>
      <w:r w:rsidRPr="00767240">
        <w:rPr>
          <w:rFonts w:hint="eastAsia"/>
        </w:rPr>
        <w:lastRenderedPageBreak/>
        <w:t>会性行为间接引起了该智能体策略的变化。相似地，如果群体内的其它智能体行为都是亲社会性，他们的行为也会间接引起了该智能体利用和探索策略的变化。我们将在后续研究考虑，在算法中增加智能体间交互的参数。</w:t>
      </w:r>
    </w:p>
    <w:p w14:paraId="7BFFCE66" w14:textId="77777777" w:rsidR="00965125" w:rsidRPr="00767240" w:rsidRDefault="00965125" w:rsidP="00E44EA1"/>
    <w:p w14:paraId="01DC93D5" w14:textId="2A15F1CC" w:rsidR="00452A72" w:rsidRDefault="00965125" w:rsidP="00F2375E">
      <w:r w:rsidRPr="00767240">
        <w:rPr>
          <w:rFonts w:hint="eastAsia"/>
        </w:rPr>
        <w:t>需要特别指出，我们只是在跨期社会困境中验证了智能体通过调整利用与探索策略来形成合作，对于其它类型的社会困境问题能否得到同样的结论还需要进一步的验证。</w:t>
      </w:r>
      <w:bookmarkEnd w:id="1"/>
    </w:p>
    <w:p w14:paraId="12D8B367" w14:textId="77777777" w:rsidR="00452A72" w:rsidRDefault="00452A72" w:rsidP="00F2375E"/>
    <w:p w14:paraId="2FB10810" w14:textId="77777777" w:rsidR="00534BAD" w:rsidRPr="00534BAD" w:rsidRDefault="00452A72" w:rsidP="00534BAD">
      <w:pPr>
        <w:pStyle w:val="EndNoteBibliography"/>
        <w:ind w:left="720" w:hanging="720"/>
      </w:pPr>
      <w:r>
        <w:fldChar w:fldCharType="begin"/>
      </w:r>
      <w:r>
        <w:instrText xml:space="preserve"> ADDIN EN.REFLIST </w:instrText>
      </w:r>
      <w:r>
        <w:fldChar w:fldCharType="separate"/>
      </w:r>
      <w:r w:rsidR="00534BAD" w:rsidRPr="00534BAD">
        <w:t>[1]</w:t>
      </w:r>
      <w:r w:rsidR="00534BAD" w:rsidRPr="00534BAD">
        <w:tab/>
        <w:t>E. Hughes</w:t>
      </w:r>
      <w:r w:rsidR="00534BAD" w:rsidRPr="00534BAD">
        <w:rPr>
          <w:i/>
        </w:rPr>
        <w:t xml:space="preserve"> et al.</w:t>
      </w:r>
      <w:r w:rsidR="00534BAD" w:rsidRPr="00534BAD">
        <w:t xml:space="preserve">, "Inequity aversion improves cooperation in intertemporal social dilemmas," </w:t>
      </w:r>
      <w:r w:rsidR="00534BAD" w:rsidRPr="00534BAD">
        <w:rPr>
          <w:i/>
        </w:rPr>
        <w:t xml:space="preserve">arXiv preprint arXiv:1803.08884, </w:t>
      </w:r>
      <w:r w:rsidR="00534BAD" w:rsidRPr="00534BAD">
        <w:t>2018.</w:t>
      </w:r>
    </w:p>
    <w:p w14:paraId="475B7B3F" w14:textId="77777777" w:rsidR="00534BAD" w:rsidRPr="00534BAD" w:rsidRDefault="00534BAD" w:rsidP="00534BAD">
      <w:pPr>
        <w:pStyle w:val="EndNoteBibliography"/>
        <w:ind w:left="720" w:hanging="720"/>
      </w:pPr>
      <w:r w:rsidRPr="00534BAD">
        <w:t>[2]</w:t>
      </w:r>
      <w:r w:rsidRPr="00534BAD">
        <w:tab/>
        <w:t xml:space="preserve">D. Engelmann and M. Strobel, "Inequality aversion, efficiency, and maximin preferences in simple distribution experiments," </w:t>
      </w:r>
      <w:r w:rsidRPr="00534BAD">
        <w:rPr>
          <w:i/>
        </w:rPr>
        <w:t xml:space="preserve">American economic review, </w:t>
      </w:r>
      <w:r w:rsidRPr="00534BAD">
        <w:t>vol. 94, no. 4, pp. 857-869, 2004.</w:t>
      </w:r>
    </w:p>
    <w:p w14:paraId="17F9D992" w14:textId="77777777" w:rsidR="00534BAD" w:rsidRPr="00534BAD" w:rsidRDefault="00534BAD" w:rsidP="00534BAD">
      <w:pPr>
        <w:pStyle w:val="EndNoteBibliography"/>
        <w:ind w:left="720" w:hanging="720"/>
      </w:pPr>
      <w:r w:rsidRPr="00534BAD">
        <w:t>[3]</w:t>
      </w:r>
      <w:r w:rsidRPr="00534BAD">
        <w:tab/>
        <w:t xml:space="preserve">A. Peysakhovich and A. Lerer, "Prosocial learning agents solve generalized stag hunts better than selfish ones," </w:t>
      </w:r>
      <w:r w:rsidRPr="00534BAD">
        <w:rPr>
          <w:i/>
        </w:rPr>
        <w:t xml:space="preserve">arXiv preprint arXiv:1709.02865, </w:t>
      </w:r>
      <w:r w:rsidRPr="00534BAD">
        <w:t>2017.</w:t>
      </w:r>
    </w:p>
    <w:p w14:paraId="3E505B08" w14:textId="77777777" w:rsidR="00534BAD" w:rsidRPr="00534BAD" w:rsidRDefault="00534BAD" w:rsidP="00534BAD">
      <w:pPr>
        <w:pStyle w:val="EndNoteBibliography"/>
        <w:ind w:left="720" w:hanging="720"/>
      </w:pPr>
      <w:r w:rsidRPr="00534BAD">
        <w:t>[4]</w:t>
      </w:r>
      <w:r w:rsidRPr="00534BAD">
        <w:tab/>
        <w:t>J. A. Cuesta, C. Gracia-L</w:t>
      </w:r>
      <w:r w:rsidRPr="00534BAD">
        <w:rPr>
          <w:rFonts w:hint="eastAsia"/>
        </w:rPr>
        <w:t>á</w:t>
      </w:r>
      <w:r w:rsidRPr="00534BAD">
        <w:t xml:space="preserve">zaro, A. Ferrer, Y. Moreno, and A. Sánchez, "Reputation drives cooperative behaviour and network formation in human groups," </w:t>
      </w:r>
      <w:r w:rsidRPr="00534BAD">
        <w:rPr>
          <w:i/>
        </w:rPr>
        <w:t xml:space="preserve">Scientific reports, </w:t>
      </w:r>
      <w:r w:rsidRPr="00534BAD">
        <w:t>vol. 5, no. 1, pp. 1-6, 2015.</w:t>
      </w:r>
    </w:p>
    <w:p w14:paraId="4C09BA96" w14:textId="77777777" w:rsidR="00534BAD" w:rsidRPr="00534BAD" w:rsidRDefault="00534BAD" w:rsidP="00534BAD">
      <w:pPr>
        <w:pStyle w:val="EndNoteBibliography"/>
        <w:ind w:left="720" w:hanging="720"/>
      </w:pPr>
      <w:r w:rsidRPr="00534BAD">
        <w:t>[5]</w:t>
      </w:r>
      <w:r w:rsidRPr="00534BAD">
        <w:tab/>
        <w:t xml:space="preserve">Komorita, Samuel, S., Parks, Craig, and D., "Interpersonal relations: Mixed-motive interaction," </w:t>
      </w:r>
      <w:r w:rsidRPr="00534BAD">
        <w:rPr>
          <w:i/>
        </w:rPr>
        <w:t xml:space="preserve">Annual Review of Psychology, </w:t>
      </w:r>
      <w:r w:rsidRPr="00534BAD">
        <w:t>1995.</w:t>
      </w:r>
    </w:p>
    <w:p w14:paraId="607858BA" w14:textId="77777777" w:rsidR="00534BAD" w:rsidRPr="00534BAD" w:rsidRDefault="00534BAD" w:rsidP="00534BAD">
      <w:pPr>
        <w:pStyle w:val="EndNoteBibliography"/>
        <w:ind w:left="720" w:hanging="720"/>
      </w:pPr>
      <w:r w:rsidRPr="00534BAD">
        <w:t>[6]</w:t>
      </w:r>
      <w:r w:rsidRPr="00534BAD">
        <w:tab/>
        <w:t xml:space="preserve">R. Axelrod and W. D. Hamilton, "The evolution of cooperation," </w:t>
      </w:r>
      <w:r w:rsidRPr="00534BAD">
        <w:rPr>
          <w:i/>
        </w:rPr>
        <w:t xml:space="preserve">Quarterly Review of Biology, </w:t>
      </w:r>
      <w:r w:rsidRPr="00534BAD">
        <w:t>vol. 79, no. 2, pp. 135-160, 1981.</w:t>
      </w:r>
    </w:p>
    <w:p w14:paraId="4DDC964E" w14:textId="77777777" w:rsidR="00534BAD" w:rsidRPr="00534BAD" w:rsidRDefault="00534BAD" w:rsidP="00534BAD">
      <w:pPr>
        <w:pStyle w:val="EndNoteBibliography"/>
        <w:ind w:left="720" w:hanging="720"/>
      </w:pPr>
      <w:r w:rsidRPr="00534BAD">
        <w:t>[7]</w:t>
      </w:r>
      <w:r w:rsidRPr="00534BAD">
        <w:tab/>
        <w:t xml:space="preserve">M. Nowak, "Five Rules for the Evolution of Cooperation," </w:t>
      </w:r>
      <w:r w:rsidRPr="00534BAD">
        <w:rPr>
          <w:i/>
        </w:rPr>
        <w:t xml:space="preserve">Science, </w:t>
      </w:r>
      <w:r w:rsidRPr="00534BAD">
        <w:t>vol. 314, no. 5805, pp. 1560-1563, 2006.</w:t>
      </w:r>
    </w:p>
    <w:p w14:paraId="7D9A8154" w14:textId="77777777" w:rsidR="00534BAD" w:rsidRPr="00534BAD" w:rsidRDefault="00534BAD" w:rsidP="00534BAD">
      <w:pPr>
        <w:pStyle w:val="EndNoteBibliography"/>
        <w:ind w:left="720" w:hanging="720"/>
      </w:pPr>
      <w:r w:rsidRPr="00534BAD">
        <w:t>[8]</w:t>
      </w:r>
      <w:r w:rsidRPr="00534BAD">
        <w:tab/>
        <w:t xml:space="preserve">S. Gaechter and E. Fehr, "Altruistic Punishment in Humans," </w:t>
      </w:r>
      <w:r w:rsidRPr="00534BAD">
        <w:rPr>
          <w:i/>
        </w:rPr>
        <w:t xml:space="preserve">Nature, </w:t>
      </w:r>
      <w:r w:rsidRPr="00534BAD">
        <w:t>1997.</w:t>
      </w:r>
    </w:p>
    <w:p w14:paraId="2CABFDF5" w14:textId="77777777" w:rsidR="00534BAD" w:rsidRPr="00534BAD" w:rsidRDefault="00534BAD" w:rsidP="00534BAD">
      <w:pPr>
        <w:pStyle w:val="EndNoteBibliography"/>
        <w:ind w:left="720" w:hanging="720"/>
      </w:pPr>
      <w:r w:rsidRPr="00534BAD">
        <w:t>[9]</w:t>
      </w:r>
      <w:r w:rsidRPr="00534BAD">
        <w:tab/>
        <w:t>D. Silver</w:t>
      </w:r>
      <w:r w:rsidRPr="00534BAD">
        <w:rPr>
          <w:i/>
        </w:rPr>
        <w:t xml:space="preserve"> et al.</w:t>
      </w:r>
      <w:r w:rsidRPr="00534BAD">
        <w:t xml:space="preserve">, "Mastering the game of go without human knowledge," </w:t>
      </w:r>
      <w:r w:rsidRPr="00534BAD">
        <w:rPr>
          <w:i/>
        </w:rPr>
        <w:t xml:space="preserve">nature, </w:t>
      </w:r>
      <w:r w:rsidRPr="00534BAD">
        <w:t>vol. 550, no. 7676, pp. 354-359, 2017.</w:t>
      </w:r>
    </w:p>
    <w:p w14:paraId="41B6A9B9" w14:textId="77777777" w:rsidR="00534BAD" w:rsidRPr="00534BAD" w:rsidRDefault="00534BAD" w:rsidP="00534BAD">
      <w:pPr>
        <w:pStyle w:val="EndNoteBibliography"/>
        <w:ind w:left="720" w:hanging="720"/>
      </w:pPr>
      <w:r w:rsidRPr="00534BAD">
        <w:t>[10]</w:t>
      </w:r>
      <w:r w:rsidRPr="00534BAD">
        <w:tab/>
        <w:t xml:space="preserve"> N. Jaques</w:t>
      </w:r>
      <w:r w:rsidRPr="00534BAD">
        <w:rPr>
          <w:i/>
        </w:rPr>
        <w:t xml:space="preserve"> et al.</w:t>
      </w:r>
      <w:r w:rsidRPr="00534BAD">
        <w:t xml:space="preserve">, "Social influence as intrinsic motivation for multi-agent deep reinforcement learning," in </w:t>
      </w:r>
      <w:r w:rsidRPr="00534BAD">
        <w:rPr>
          <w:i/>
        </w:rPr>
        <w:t>International Conference on Machine Learning</w:t>
      </w:r>
      <w:r w:rsidRPr="00534BAD">
        <w:t xml:space="preserve">, 2019: PMLR, pp. 3040-3049. </w:t>
      </w:r>
    </w:p>
    <w:p w14:paraId="58F24892" w14:textId="77777777" w:rsidR="00534BAD" w:rsidRPr="00534BAD" w:rsidRDefault="00534BAD" w:rsidP="00534BAD">
      <w:pPr>
        <w:pStyle w:val="EndNoteBibliography"/>
        <w:ind w:left="720" w:hanging="720"/>
      </w:pPr>
      <w:r w:rsidRPr="00534BAD">
        <w:t>[11]</w:t>
      </w:r>
      <w:r w:rsidRPr="00534BAD">
        <w:tab/>
        <w:t xml:space="preserve">Y. Du, L. Han, M. Fang, J. Liu, T. Dai, and D. Tao, "Liir: Learning individual intrinsic reward in multi-agent reinforcement learning," </w:t>
      </w:r>
      <w:r w:rsidRPr="00534BAD">
        <w:rPr>
          <w:i/>
        </w:rPr>
        <w:t xml:space="preserve">Advances in Neural Information Processing Systems, </w:t>
      </w:r>
      <w:r w:rsidRPr="00534BAD">
        <w:t>vol. 32, pp. 4403-4414, 2019.</w:t>
      </w:r>
    </w:p>
    <w:p w14:paraId="57AAD6E8" w14:textId="77777777" w:rsidR="00534BAD" w:rsidRPr="00534BAD" w:rsidRDefault="00534BAD" w:rsidP="00534BAD">
      <w:pPr>
        <w:pStyle w:val="EndNoteBibliography"/>
        <w:ind w:left="720" w:hanging="720"/>
      </w:pPr>
      <w:r w:rsidRPr="00534BAD">
        <w:t>[12]</w:t>
      </w:r>
      <w:r w:rsidRPr="00534BAD">
        <w:tab/>
        <w:t xml:space="preserve"> E. Hughes, J. Z. Leibo, M. Phillips, K. Tuyls, and T. G Ra Epel, "Inequity aversion improves cooperation in intertemporal social dilemmas," in </w:t>
      </w:r>
      <w:r w:rsidRPr="00534BAD">
        <w:rPr>
          <w:i/>
        </w:rPr>
        <w:t>The 32nd Conference on Neural Information Processing Systems (NIPS)</w:t>
      </w:r>
      <w:r w:rsidRPr="00534BAD">
        <w:t xml:space="preserve">, 2018. </w:t>
      </w:r>
    </w:p>
    <w:p w14:paraId="6D3982F9" w14:textId="77777777" w:rsidR="00534BAD" w:rsidRPr="00534BAD" w:rsidRDefault="00534BAD" w:rsidP="00534BAD">
      <w:pPr>
        <w:pStyle w:val="EndNoteBibliography"/>
        <w:ind w:left="720" w:hanging="720"/>
      </w:pPr>
      <w:r w:rsidRPr="00534BAD">
        <w:t>[13]</w:t>
      </w:r>
      <w:r w:rsidRPr="00534BAD">
        <w:tab/>
        <w:t>P. Badjatiya, M. Sarkar, A. Sinha, S. Singh, and B. Krishnamurthy, "Inducing Cooperation in Multi-Agent Games Through Status-Quo Loss," 2020.</w:t>
      </w:r>
    </w:p>
    <w:p w14:paraId="2782BD2F" w14:textId="77777777" w:rsidR="00534BAD" w:rsidRPr="00534BAD" w:rsidRDefault="00534BAD" w:rsidP="00534BAD">
      <w:pPr>
        <w:pStyle w:val="EndNoteBibliography"/>
        <w:ind w:left="720" w:hanging="720"/>
      </w:pPr>
      <w:r w:rsidRPr="00534BAD">
        <w:t>[14]</w:t>
      </w:r>
      <w:r w:rsidRPr="00534BAD">
        <w:tab/>
        <w:t xml:space="preserve"> P. Sequeira, F. S. Melo, P. Rui, and A. Paiva, "Emerging social awareness: Exploring intrinsic motivation in multiagent learning," in </w:t>
      </w:r>
      <w:r w:rsidRPr="00534BAD">
        <w:rPr>
          <w:i/>
        </w:rPr>
        <w:t>Development and Learning (ICDL), 2011 IEEE International Conference on</w:t>
      </w:r>
      <w:r w:rsidRPr="00534BAD">
        <w:t xml:space="preserve">, 2011. </w:t>
      </w:r>
    </w:p>
    <w:p w14:paraId="1CC1A593" w14:textId="77777777" w:rsidR="00534BAD" w:rsidRPr="00534BAD" w:rsidRDefault="00534BAD" w:rsidP="00534BAD">
      <w:pPr>
        <w:pStyle w:val="EndNoteBibliography"/>
        <w:ind w:left="720" w:hanging="720"/>
      </w:pPr>
      <w:r w:rsidRPr="00534BAD">
        <w:t>[15]</w:t>
      </w:r>
      <w:r w:rsidRPr="00534BAD">
        <w:tab/>
        <w:t>J. Foerster, G. Farquhar, T. Afouras, N. Nardelli, and S. Whiteson, "Counterfactual Multi-Agent Policy Gradients," 2017.</w:t>
      </w:r>
    </w:p>
    <w:p w14:paraId="470C8856" w14:textId="77777777" w:rsidR="00534BAD" w:rsidRPr="00534BAD" w:rsidRDefault="00534BAD" w:rsidP="00534BAD">
      <w:pPr>
        <w:pStyle w:val="EndNoteBibliography"/>
        <w:ind w:left="720" w:hanging="720"/>
      </w:pPr>
      <w:r w:rsidRPr="00534BAD">
        <w:t>[16]</w:t>
      </w:r>
      <w:r w:rsidRPr="00534BAD">
        <w:tab/>
        <w:t>A. Peysakhovich and A. Lerer, "Prosocial learning agents solve generalized Stag Hunts better than selfish ones," 2017.</w:t>
      </w:r>
    </w:p>
    <w:p w14:paraId="0BC1CBE7" w14:textId="77777777" w:rsidR="00534BAD" w:rsidRPr="00534BAD" w:rsidRDefault="00534BAD" w:rsidP="00534BAD">
      <w:pPr>
        <w:pStyle w:val="EndNoteBibliography"/>
        <w:ind w:left="720" w:hanging="720"/>
      </w:pPr>
      <w:r w:rsidRPr="00534BAD">
        <w:t>[17]</w:t>
      </w:r>
      <w:r w:rsidRPr="00534BAD">
        <w:tab/>
        <w:t>N. Jaques</w:t>
      </w:r>
      <w:r w:rsidRPr="00534BAD">
        <w:rPr>
          <w:i/>
        </w:rPr>
        <w:t xml:space="preserve"> et al.</w:t>
      </w:r>
      <w:r w:rsidRPr="00534BAD">
        <w:t xml:space="preserve">, "Social Influence as Intrinsic Motivation for Multi-Agent Deep Reinforcement </w:t>
      </w:r>
      <w:r w:rsidRPr="00534BAD">
        <w:lastRenderedPageBreak/>
        <w:t>Learning," 2018.</w:t>
      </w:r>
    </w:p>
    <w:p w14:paraId="46DAC786" w14:textId="77777777" w:rsidR="00534BAD" w:rsidRPr="00534BAD" w:rsidRDefault="00534BAD" w:rsidP="00534BAD">
      <w:pPr>
        <w:pStyle w:val="EndNoteBibliography"/>
        <w:ind w:left="720" w:hanging="720"/>
      </w:pPr>
      <w:r w:rsidRPr="00534BAD">
        <w:t>[18]</w:t>
      </w:r>
      <w:r w:rsidRPr="00534BAD">
        <w:tab/>
        <w:t>J. X. Wang, E. Hughes, C. Fernando, W. M. Czarnecki, and J. Z. Leibo, "Evolving intrinsic motivations for altruistic behavior," 2018.</w:t>
      </w:r>
    </w:p>
    <w:p w14:paraId="266DEF71" w14:textId="77777777" w:rsidR="00534BAD" w:rsidRPr="00534BAD" w:rsidRDefault="00534BAD" w:rsidP="00534BAD">
      <w:pPr>
        <w:pStyle w:val="EndNoteBibliography"/>
        <w:ind w:left="720" w:hanging="720"/>
      </w:pPr>
      <w:r w:rsidRPr="00534BAD">
        <w:t>[19]</w:t>
      </w:r>
      <w:r w:rsidRPr="00534BAD">
        <w:tab/>
        <w:t>S. Khadka, S. Majumdar, T. Nassar, Z. Dwiel, and K. Tumer, "Collaborative Evolutionary Reinforcement Learning," 2019.</w:t>
      </w:r>
    </w:p>
    <w:p w14:paraId="48CD2653" w14:textId="77777777" w:rsidR="00534BAD" w:rsidRPr="00534BAD" w:rsidRDefault="00534BAD" w:rsidP="00534BAD">
      <w:pPr>
        <w:pStyle w:val="EndNoteBibliography"/>
        <w:ind w:left="720" w:hanging="720"/>
      </w:pPr>
      <w:r w:rsidRPr="00534BAD">
        <w:t>[20]</w:t>
      </w:r>
      <w:r w:rsidRPr="00534BAD">
        <w:tab/>
        <w:t xml:space="preserve">K. R. McKee, I. Gemp, B. McWilliams, E. A. Duéñez-Guzmán, E. Hughes, and J. Z. Leibo, "Social diversity and social preferences in mixed-motive reinforcement learning," </w:t>
      </w:r>
      <w:r w:rsidRPr="00534BAD">
        <w:rPr>
          <w:i/>
        </w:rPr>
        <w:t xml:space="preserve">arXiv preprint arXiv:2002.02325, </w:t>
      </w:r>
      <w:r w:rsidRPr="00534BAD">
        <w:t>2020.</w:t>
      </w:r>
    </w:p>
    <w:p w14:paraId="2C8A1AC0" w14:textId="77777777" w:rsidR="00534BAD" w:rsidRPr="00534BAD" w:rsidRDefault="00534BAD" w:rsidP="00534BAD">
      <w:pPr>
        <w:pStyle w:val="EndNoteBibliography"/>
        <w:ind w:left="720" w:hanging="720"/>
      </w:pPr>
      <w:r w:rsidRPr="00534BAD">
        <w:t>[21]</w:t>
      </w:r>
      <w:r w:rsidRPr="00534BAD">
        <w:tab/>
        <w:t xml:space="preserve">P. Danassis, Z. D. Erden, and B. Faltings, "Improved Cooperation by Exploiting a Common Signal," </w:t>
      </w:r>
      <w:r w:rsidRPr="00534BAD">
        <w:rPr>
          <w:i/>
        </w:rPr>
        <w:t xml:space="preserve">arXiv preprint arXiv:2102.02304, </w:t>
      </w:r>
      <w:r w:rsidRPr="00534BAD">
        <w:t>2021.</w:t>
      </w:r>
    </w:p>
    <w:p w14:paraId="4FBAA086" w14:textId="77777777" w:rsidR="00534BAD" w:rsidRPr="00534BAD" w:rsidRDefault="00534BAD" w:rsidP="00534BAD">
      <w:pPr>
        <w:pStyle w:val="EndNoteBibliography"/>
        <w:ind w:left="720" w:hanging="720"/>
      </w:pPr>
      <w:r w:rsidRPr="00534BAD">
        <w:t>[22]</w:t>
      </w:r>
      <w:r w:rsidRPr="00534BAD">
        <w:tab/>
        <w:t xml:space="preserve">J. Z. Leibo, V. Zambaldi, M. Lanctot, J. Marecki, and T. Graepel, "Multi-agent reinforcement learning in sequential social dilemmas," </w:t>
      </w:r>
      <w:r w:rsidRPr="00534BAD">
        <w:rPr>
          <w:i/>
        </w:rPr>
        <w:t xml:space="preserve">arXiv preprint arXiv:1702.03037, </w:t>
      </w:r>
      <w:r w:rsidRPr="00534BAD">
        <w:t>2017.</w:t>
      </w:r>
    </w:p>
    <w:p w14:paraId="5C0F4E2D" w14:textId="77777777" w:rsidR="00534BAD" w:rsidRPr="00534BAD" w:rsidRDefault="00534BAD" w:rsidP="00534BAD">
      <w:pPr>
        <w:pStyle w:val="EndNoteBibliography"/>
        <w:ind w:left="720" w:hanging="720"/>
      </w:pPr>
      <w:r w:rsidRPr="00534BAD">
        <w:t>[23]</w:t>
      </w:r>
      <w:r w:rsidRPr="00534BAD">
        <w:tab/>
        <w:t xml:space="preserve">P. Auer, "Using confidence bounds for exploitation-exploration trade-offs," </w:t>
      </w:r>
      <w:r w:rsidRPr="00534BAD">
        <w:rPr>
          <w:i/>
        </w:rPr>
        <w:t xml:space="preserve">Journal of Machine Learning Research, </w:t>
      </w:r>
      <w:r w:rsidRPr="00534BAD">
        <w:t>vol. 3, no. Nov, pp. 397-422, 2002.</w:t>
      </w:r>
    </w:p>
    <w:p w14:paraId="21C3C8F2" w14:textId="77777777" w:rsidR="00534BAD" w:rsidRPr="00534BAD" w:rsidRDefault="00534BAD" w:rsidP="00534BAD">
      <w:pPr>
        <w:pStyle w:val="EndNoteBibliography"/>
        <w:ind w:left="720" w:hanging="720"/>
      </w:pPr>
      <w:r w:rsidRPr="00534BAD">
        <w:t>[24]</w:t>
      </w:r>
      <w:r w:rsidRPr="00534BAD">
        <w:tab/>
        <w:t xml:space="preserve">M. Edman and N. Dhir, "Boltzmann Exploration Expectation-Maximisation," </w:t>
      </w:r>
      <w:r w:rsidRPr="00534BAD">
        <w:rPr>
          <w:i/>
        </w:rPr>
        <w:t xml:space="preserve">arXiv preprint arXiv:1912.08869, </w:t>
      </w:r>
      <w:r w:rsidRPr="00534BAD">
        <w:t>2019.</w:t>
      </w:r>
    </w:p>
    <w:p w14:paraId="09288BE3" w14:textId="77777777" w:rsidR="00534BAD" w:rsidRPr="00534BAD" w:rsidRDefault="00534BAD" w:rsidP="00534BAD">
      <w:pPr>
        <w:pStyle w:val="EndNoteBibliography"/>
        <w:ind w:left="720" w:hanging="720"/>
      </w:pPr>
      <w:r w:rsidRPr="00534BAD">
        <w:t>[25]</w:t>
      </w:r>
      <w:r w:rsidRPr="00534BAD">
        <w:tab/>
        <w:t xml:space="preserve">A. Zgonnikov and I. Lubashevsky, "Intrinsic motivation and learning dynamics," Citeseer, 2013. </w:t>
      </w:r>
    </w:p>
    <w:p w14:paraId="5B0F8821" w14:textId="49D26169" w:rsidR="00534BAD" w:rsidRPr="00534BAD" w:rsidRDefault="00534BAD" w:rsidP="00534BAD">
      <w:pPr>
        <w:pStyle w:val="EndNoteBibliography"/>
        <w:ind w:left="720" w:hanging="720"/>
      </w:pPr>
      <w:r w:rsidRPr="00534BAD">
        <w:t>[26]</w:t>
      </w:r>
      <w:r w:rsidRPr="00534BAD">
        <w:tab/>
        <w:t xml:space="preserve">L. Weng, "Exploration strategies in deep reinforcement learning," </w:t>
      </w:r>
      <w:r w:rsidRPr="00534BAD">
        <w:rPr>
          <w:i/>
        </w:rPr>
        <w:t xml:space="preserve">Online: </w:t>
      </w:r>
      <w:hyperlink r:id="rId29" w:history="1">
        <w:r w:rsidRPr="00534BAD">
          <w:rPr>
            <w:rStyle w:val="af4"/>
            <w:i/>
          </w:rPr>
          <w:t>https://lilianweng</w:t>
        </w:r>
      </w:hyperlink>
      <w:r w:rsidRPr="00534BAD">
        <w:rPr>
          <w:i/>
        </w:rPr>
        <w:t xml:space="preserve">. github. io/lil-log/2020/06/07/exploration-strategies-in-deep-reinforcement-learning. html, </w:t>
      </w:r>
      <w:r w:rsidRPr="00534BAD">
        <w:t>2020.</w:t>
      </w:r>
    </w:p>
    <w:p w14:paraId="4B263C85" w14:textId="77777777" w:rsidR="00534BAD" w:rsidRPr="00534BAD" w:rsidRDefault="00534BAD" w:rsidP="00534BAD">
      <w:pPr>
        <w:pStyle w:val="EndNoteBibliography"/>
        <w:ind w:left="720" w:hanging="720"/>
      </w:pPr>
      <w:r w:rsidRPr="00534BAD">
        <w:t>[27]</w:t>
      </w:r>
      <w:r w:rsidRPr="00534BAD">
        <w:tab/>
        <w:t xml:space="preserve">A. K. Agogino and K. Tumer, "Analyzing and visualizing multiagent rewards in dynamic and stochastic domains," </w:t>
      </w:r>
      <w:r w:rsidRPr="00534BAD">
        <w:rPr>
          <w:i/>
        </w:rPr>
        <w:t xml:space="preserve">Autonomous Agents and Multi-Agent Systems, </w:t>
      </w:r>
      <w:r w:rsidRPr="00534BAD">
        <w:t>vol. 17, no. 2, pp. 320-338, 2008.</w:t>
      </w:r>
    </w:p>
    <w:p w14:paraId="551BDBC2" w14:textId="77777777" w:rsidR="00534BAD" w:rsidRPr="00534BAD" w:rsidRDefault="00534BAD" w:rsidP="00534BAD">
      <w:pPr>
        <w:pStyle w:val="EndNoteBibliography"/>
        <w:ind w:left="720" w:hanging="720"/>
      </w:pPr>
      <w:r w:rsidRPr="00534BAD">
        <w:t>[28]</w:t>
      </w:r>
      <w:r w:rsidRPr="00534BAD">
        <w:tab/>
        <w:t>A. Mahajan, T. Rashid, M. Samvelyan, and S. Whiteson, "MAVEN: Multi-Agent Variational Exploration," 2019.</w:t>
      </w:r>
    </w:p>
    <w:p w14:paraId="22D45C19" w14:textId="77777777" w:rsidR="00534BAD" w:rsidRPr="00534BAD" w:rsidRDefault="00534BAD" w:rsidP="00534BAD">
      <w:pPr>
        <w:pStyle w:val="EndNoteBibliography"/>
        <w:ind w:left="720" w:hanging="720"/>
      </w:pPr>
      <w:r w:rsidRPr="00534BAD">
        <w:t>[29]</w:t>
      </w:r>
      <w:r w:rsidRPr="00534BAD">
        <w:tab/>
        <w:t>S. Iqbal and F. Sha, "Actor-Attention-Critic for Multi-Agent Reinforcement Learning," 2018.</w:t>
      </w:r>
    </w:p>
    <w:p w14:paraId="2667DD59" w14:textId="77777777" w:rsidR="00534BAD" w:rsidRPr="00534BAD" w:rsidRDefault="00534BAD" w:rsidP="00534BAD">
      <w:pPr>
        <w:pStyle w:val="EndNoteBibliography"/>
        <w:ind w:left="720" w:hanging="720"/>
      </w:pPr>
      <w:r w:rsidRPr="00534BAD">
        <w:t>[30]</w:t>
      </w:r>
      <w:r w:rsidRPr="00534BAD">
        <w:tab/>
        <w:t xml:space="preserve">C. J. Watkins and P. Dayan, "Q-learning," </w:t>
      </w:r>
      <w:r w:rsidRPr="00534BAD">
        <w:rPr>
          <w:i/>
        </w:rPr>
        <w:t xml:space="preserve">Machine learning, </w:t>
      </w:r>
      <w:r w:rsidRPr="00534BAD">
        <w:t>vol. 8, no. 3-4, pp. 279-292, 1992.</w:t>
      </w:r>
    </w:p>
    <w:p w14:paraId="3A98620F" w14:textId="77777777" w:rsidR="00534BAD" w:rsidRPr="00534BAD" w:rsidRDefault="00534BAD" w:rsidP="00534BAD">
      <w:pPr>
        <w:pStyle w:val="EndNoteBibliography"/>
        <w:ind w:left="720" w:hanging="720"/>
      </w:pPr>
      <w:r w:rsidRPr="00534BAD">
        <w:t>[31]</w:t>
      </w:r>
      <w:r w:rsidRPr="00534BAD">
        <w:tab/>
        <w:t xml:space="preserve">A. Mcavoy, B. Allen, and M. A. Nowak, "Social goods dilemmas in heterogeneous societies," </w:t>
      </w:r>
      <w:r w:rsidRPr="00534BAD">
        <w:rPr>
          <w:i/>
        </w:rPr>
        <w:t xml:space="preserve">Nature Human Behaviour, </w:t>
      </w:r>
      <w:r w:rsidRPr="00534BAD">
        <w:t>vol. 4, no. 8, pp. 1-13, 2020.</w:t>
      </w:r>
    </w:p>
    <w:p w14:paraId="257832D8" w14:textId="468BE5F7" w:rsidR="00F2375E" w:rsidRPr="00305EF4" w:rsidRDefault="00452A72" w:rsidP="00F2375E">
      <w:r>
        <w:fldChar w:fldCharType="end"/>
      </w:r>
    </w:p>
    <w:sectPr w:rsidR="00F2375E" w:rsidRPr="00305EF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5FADB3" w14:textId="77777777" w:rsidR="00CE03EB" w:rsidRDefault="00CE03EB" w:rsidP="00561F93">
      <w:pPr>
        <w:spacing w:line="240" w:lineRule="auto"/>
      </w:pPr>
      <w:r>
        <w:separator/>
      </w:r>
    </w:p>
  </w:endnote>
  <w:endnote w:type="continuationSeparator" w:id="0">
    <w:p w14:paraId="2A66FFD3" w14:textId="77777777" w:rsidR="00CE03EB" w:rsidRDefault="00CE03EB" w:rsidP="00561F9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514FE5" w14:textId="77777777" w:rsidR="00CE03EB" w:rsidRDefault="00CE03EB" w:rsidP="00561F93">
      <w:pPr>
        <w:spacing w:line="240" w:lineRule="auto"/>
      </w:pPr>
      <w:r>
        <w:separator/>
      </w:r>
    </w:p>
  </w:footnote>
  <w:footnote w:type="continuationSeparator" w:id="0">
    <w:p w14:paraId="4DB8C5A6" w14:textId="77777777" w:rsidR="00CE03EB" w:rsidRDefault="00CE03EB" w:rsidP="00561F9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9C23CE"/>
    <w:multiLevelType w:val="hybridMultilevel"/>
    <w:tmpl w:val="5F2EBE04"/>
    <w:lvl w:ilvl="0" w:tplc="AA70F4E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7042506"/>
    <w:multiLevelType w:val="hybridMultilevel"/>
    <w:tmpl w:val="D2045A12"/>
    <w:lvl w:ilvl="0" w:tplc="D924B706">
      <w:start w:val="2"/>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F1F12B8"/>
    <w:multiLevelType w:val="hybridMultilevel"/>
    <w:tmpl w:val="4DF29D1A"/>
    <w:lvl w:ilvl="0" w:tplc="58CCF2C6">
      <w:start w:val="4"/>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87D7B14"/>
    <w:multiLevelType w:val="hybridMultilevel"/>
    <w:tmpl w:val="EBDC14CC"/>
    <w:lvl w:ilvl="0" w:tplc="ED4AB85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DE855DE"/>
    <w:multiLevelType w:val="hybridMultilevel"/>
    <w:tmpl w:val="4B5C55CC"/>
    <w:lvl w:ilvl="0" w:tplc="07D0040A">
      <w:start w:val="3"/>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59D122B"/>
    <w:multiLevelType w:val="hybridMultilevel"/>
    <w:tmpl w:val="32205566"/>
    <w:lvl w:ilvl="0" w:tplc="3A02C3AC">
      <w:start w:val="4"/>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E2300F3"/>
    <w:multiLevelType w:val="hybridMultilevel"/>
    <w:tmpl w:val="6C4CF742"/>
    <w:lvl w:ilvl="0" w:tplc="133A19A6">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 w15:restartNumberingAfterBreak="0">
    <w:nsid w:val="422F595F"/>
    <w:multiLevelType w:val="hybridMultilevel"/>
    <w:tmpl w:val="90BCF77A"/>
    <w:lvl w:ilvl="0" w:tplc="89E8233E">
      <w:start w:val="1"/>
      <w:numFmt w:val="upperLetter"/>
      <w:lvlText w:val="(%1)"/>
      <w:lvlJc w:val="left"/>
      <w:pPr>
        <w:tabs>
          <w:tab w:val="num" w:pos="720"/>
        </w:tabs>
        <w:ind w:left="720" w:hanging="360"/>
      </w:pPr>
    </w:lvl>
    <w:lvl w:ilvl="1" w:tplc="60E0CECE" w:tentative="1">
      <w:start w:val="1"/>
      <w:numFmt w:val="upperLetter"/>
      <w:lvlText w:val="(%2)"/>
      <w:lvlJc w:val="left"/>
      <w:pPr>
        <w:tabs>
          <w:tab w:val="num" w:pos="1440"/>
        </w:tabs>
        <w:ind w:left="1440" w:hanging="360"/>
      </w:pPr>
    </w:lvl>
    <w:lvl w:ilvl="2" w:tplc="6584D130" w:tentative="1">
      <w:start w:val="1"/>
      <w:numFmt w:val="upperLetter"/>
      <w:lvlText w:val="(%3)"/>
      <w:lvlJc w:val="left"/>
      <w:pPr>
        <w:tabs>
          <w:tab w:val="num" w:pos="2160"/>
        </w:tabs>
        <w:ind w:left="2160" w:hanging="360"/>
      </w:pPr>
    </w:lvl>
    <w:lvl w:ilvl="3" w:tplc="960261FC" w:tentative="1">
      <w:start w:val="1"/>
      <w:numFmt w:val="upperLetter"/>
      <w:lvlText w:val="(%4)"/>
      <w:lvlJc w:val="left"/>
      <w:pPr>
        <w:tabs>
          <w:tab w:val="num" w:pos="2880"/>
        </w:tabs>
        <w:ind w:left="2880" w:hanging="360"/>
      </w:pPr>
    </w:lvl>
    <w:lvl w:ilvl="4" w:tplc="93965488" w:tentative="1">
      <w:start w:val="1"/>
      <w:numFmt w:val="upperLetter"/>
      <w:lvlText w:val="(%5)"/>
      <w:lvlJc w:val="left"/>
      <w:pPr>
        <w:tabs>
          <w:tab w:val="num" w:pos="3600"/>
        </w:tabs>
        <w:ind w:left="3600" w:hanging="360"/>
      </w:pPr>
    </w:lvl>
    <w:lvl w:ilvl="5" w:tplc="75C6C832" w:tentative="1">
      <w:start w:val="1"/>
      <w:numFmt w:val="upperLetter"/>
      <w:lvlText w:val="(%6)"/>
      <w:lvlJc w:val="left"/>
      <w:pPr>
        <w:tabs>
          <w:tab w:val="num" w:pos="4320"/>
        </w:tabs>
        <w:ind w:left="4320" w:hanging="360"/>
      </w:pPr>
    </w:lvl>
    <w:lvl w:ilvl="6" w:tplc="C0ECD51C" w:tentative="1">
      <w:start w:val="1"/>
      <w:numFmt w:val="upperLetter"/>
      <w:lvlText w:val="(%7)"/>
      <w:lvlJc w:val="left"/>
      <w:pPr>
        <w:tabs>
          <w:tab w:val="num" w:pos="5040"/>
        </w:tabs>
        <w:ind w:left="5040" w:hanging="360"/>
      </w:pPr>
    </w:lvl>
    <w:lvl w:ilvl="7" w:tplc="0AF46FB6" w:tentative="1">
      <w:start w:val="1"/>
      <w:numFmt w:val="upperLetter"/>
      <w:lvlText w:val="(%8)"/>
      <w:lvlJc w:val="left"/>
      <w:pPr>
        <w:tabs>
          <w:tab w:val="num" w:pos="5760"/>
        </w:tabs>
        <w:ind w:left="5760" w:hanging="360"/>
      </w:pPr>
    </w:lvl>
    <w:lvl w:ilvl="8" w:tplc="0032E7E8" w:tentative="1">
      <w:start w:val="1"/>
      <w:numFmt w:val="upperLetter"/>
      <w:lvlText w:val="(%9)"/>
      <w:lvlJc w:val="left"/>
      <w:pPr>
        <w:tabs>
          <w:tab w:val="num" w:pos="6480"/>
        </w:tabs>
        <w:ind w:left="6480" w:hanging="360"/>
      </w:pPr>
    </w:lvl>
  </w:abstractNum>
  <w:abstractNum w:abstractNumId="8" w15:restartNumberingAfterBreak="0">
    <w:nsid w:val="46572999"/>
    <w:multiLevelType w:val="hybridMultilevel"/>
    <w:tmpl w:val="397EE9A2"/>
    <w:lvl w:ilvl="0" w:tplc="B1E42A5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5B0C18A6"/>
    <w:multiLevelType w:val="hybridMultilevel"/>
    <w:tmpl w:val="B1A48A4E"/>
    <w:lvl w:ilvl="0" w:tplc="F2B47D2E">
      <w:start w:val="3"/>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6EFA313A"/>
    <w:multiLevelType w:val="hybridMultilevel"/>
    <w:tmpl w:val="2160ACF4"/>
    <w:lvl w:ilvl="0" w:tplc="0890EE06">
      <w:start w:val="2"/>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721D0F6C"/>
    <w:multiLevelType w:val="hybridMultilevel"/>
    <w:tmpl w:val="98EE8FFA"/>
    <w:lvl w:ilvl="0" w:tplc="D64A653A">
      <w:start w:val="1"/>
      <w:numFmt w:val="upperLetter"/>
      <w:lvlText w:val="(%1)"/>
      <w:lvlJc w:val="left"/>
      <w:pPr>
        <w:tabs>
          <w:tab w:val="num" w:pos="720"/>
        </w:tabs>
        <w:ind w:left="720" w:hanging="360"/>
      </w:pPr>
    </w:lvl>
    <w:lvl w:ilvl="1" w:tplc="EEF6DB0E" w:tentative="1">
      <w:start w:val="1"/>
      <w:numFmt w:val="upperLetter"/>
      <w:lvlText w:val="(%2)"/>
      <w:lvlJc w:val="left"/>
      <w:pPr>
        <w:tabs>
          <w:tab w:val="num" w:pos="1440"/>
        </w:tabs>
        <w:ind w:left="1440" w:hanging="360"/>
      </w:pPr>
    </w:lvl>
    <w:lvl w:ilvl="2" w:tplc="39E6B784" w:tentative="1">
      <w:start w:val="1"/>
      <w:numFmt w:val="upperLetter"/>
      <w:lvlText w:val="(%3)"/>
      <w:lvlJc w:val="left"/>
      <w:pPr>
        <w:tabs>
          <w:tab w:val="num" w:pos="2160"/>
        </w:tabs>
        <w:ind w:left="2160" w:hanging="360"/>
      </w:pPr>
    </w:lvl>
    <w:lvl w:ilvl="3" w:tplc="D892EB6C" w:tentative="1">
      <w:start w:val="1"/>
      <w:numFmt w:val="upperLetter"/>
      <w:lvlText w:val="(%4)"/>
      <w:lvlJc w:val="left"/>
      <w:pPr>
        <w:tabs>
          <w:tab w:val="num" w:pos="2880"/>
        </w:tabs>
        <w:ind w:left="2880" w:hanging="360"/>
      </w:pPr>
    </w:lvl>
    <w:lvl w:ilvl="4" w:tplc="42645838" w:tentative="1">
      <w:start w:val="1"/>
      <w:numFmt w:val="upperLetter"/>
      <w:lvlText w:val="(%5)"/>
      <w:lvlJc w:val="left"/>
      <w:pPr>
        <w:tabs>
          <w:tab w:val="num" w:pos="3600"/>
        </w:tabs>
        <w:ind w:left="3600" w:hanging="360"/>
      </w:pPr>
    </w:lvl>
    <w:lvl w:ilvl="5" w:tplc="B47A26F8" w:tentative="1">
      <w:start w:val="1"/>
      <w:numFmt w:val="upperLetter"/>
      <w:lvlText w:val="(%6)"/>
      <w:lvlJc w:val="left"/>
      <w:pPr>
        <w:tabs>
          <w:tab w:val="num" w:pos="4320"/>
        </w:tabs>
        <w:ind w:left="4320" w:hanging="360"/>
      </w:pPr>
    </w:lvl>
    <w:lvl w:ilvl="6" w:tplc="55563B82" w:tentative="1">
      <w:start w:val="1"/>
      <w:numFmt w:val="upperLetter"/>
      <w:lvlText w:val="(%7)"/>
      <w:lvlJc w:val="left"/>
      <w:pPr>
        <w:tabs>
          <w:tab w:val="num" w:pos="5040"/>
        </w:tabs>
        <w:ind w:left="5040" w:hanging="360"/>
      </w:pPr>
    </w:lvl>
    <w:lvl w:ilvl="7" w:tplc="49664A1E" w:tentative="1">
      <w:start w:val="1"/>
      <w:numFmt w:val="upperLetter"/>
      <w:lvlText w:val="(%8)"/>
      <w:lvlJc w:val="left"/>
      <w:pPr>
        <w:tabs>
          <w:tab w:val="num" w:pos="5760"/>
        </w:tabs>
        <w:ind w:left="5760" w:hanging="360"/>
      </w:pPr>
    </w:lvl>
    <w:lvl w:ilvl="8" w:tplc="D8B65B84" w:tentative="1">
      <w:start w:val="1"/>
      <w:numFmt w:val="upperLetter"/>
      <w:lvlText w:val="(%9)"/>
      <w:lvlJc w:val="left"/>
      <w:pPr>
        <w:tabs>
          <w:tab w:val="num" w:pos="6480"/>
        </w:tabs>
        <w:ind w:left="6480" w:hanging="360"/>
      </w:pPr>
    </w:lvl>
  </w:abstractNum>
  <w:abstractNum w:abstractNumId="12" w15:restartNumberingAfterBreak="0">
    <w:nsid w:val="78093756"/>
    <w:multiLevelType w:val="hybridMultilevel"/>
    <w:tmpl w:val="9C04EBDC"/>
    <w:lvl w:ilvl="0" w:tplc="CF04416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7EB65C64"/>
    <w:multiLevelType w:val="hybridMultilevel"/>
    <w:tmpl w:val="3E9C6B68"/>
    <w:lvl w:ilvl="0" w:tplc="77F46B9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6"/>
  </w:num>
  <w:num w:numId="3">
    <w:abstractNumId w:val="12"/>
  </w:num>
  <w:num w:numId="4">
    <w:abstractNumId w:val="7"/>
  </w:num>
  <w:num w:numId="5">
    <w:abstractNumId w:val="13"/>
  </w:num>
  <w:num w:numId="6">
    <w:abstractNumId w:val="3"/>
  </w:num>
  <w:num w:numId="7">
    <w:abstractNumId w:val="10"/>
  </w:num>
  <w:num w:numId="8">
    <w:abstractNumId w:val="4"/>
  </w:num>
  <w:num w:numId="9">
    <w:abstractNumId w:val="2"/>
  </w:num>
  <w:num w:numId="10">
    <w:abstractNumId w:val="11"/>
  </w:num>
  <w:num w:numId="11">
    <w:abstractNumId w:val="8"/>
  </w:num>
  <w:num w:numId="12">
    <w:abstractNumId w:val="1"/>
  </w:num>
  <w:num w:numId="13">
    <w:abstractNumId w:val="9"/>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a92zax4f9exlez50t5adxd22zxvwaafwtr&quot;&gt;社会困境&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2&lt;/item&gt;&lt;item&gt;23&lt;/item&gt;&lt;item&gt;24&lt;/item&gt;&lt;item&gt;25&lt;/item&gt;&lt;item&gt;26&lt;/item&gt;&lt;item&gt;27&lt;/item&gt;&lt;item&gt;28&lt;/item&gt;&lt;item&gt;29&lt;/item&gt;&lt;item&gt;31&lt;/item&gt;&lt;item&gt;32&lt;/item&gt;&lt;item&gt;35&lt;/item&gt;&lt;item&gt;36&lt;/item&gt;&lt;item&gt;37&lt;/item&gt;&lt;/record-ids&gt;&lt;/item&gt;&lt;/Libraries&gt;"/>
  </w:docVars>
  <w:rsids>
    <w:rsidRoot w:val="00684997"/>
    <w:rsid w:val="0000091C"/>
    <w:rsid w:val="000049C8"/>
    <w:rsid w:val="0000591C"/>
    <w:rsid w:val="000112ED"/>
    <w:rsid w:val="00014A2D"/>
    <w:rsid w:val="00020A5D"/>
    <w:rsid w:val="00020F23"/>
    <w:rsid w:val="00021EB7"/>
    <w:rsid w:val="00022897"/>
    <w:rsid w:val="00026F65"/>
    <w:rsid w:val="00027928"/>
    <w:rsid w:val="00030A65"/>
    <w:rsid w:val="00037A0E"/>
    <w:rsid w:val="00040F3C"/>
    <w:rsid w:val="0004135F"/>
    <w:rsid w:val="000440A5"/>
    <w:rsid w:val="00046D96"/>
    <w:rsid w:val="0005067B"/>
    <w:rsid w:val="0005280B"/>
    <w:rsid w:val="0005541C"/>
    <w:rsid w:val="00060B1C"/>
    <w:rsid w:val="000637A6"/>
    <w:rsid w:val="00067373"/>
    <w:rsid w:val="00067BC1"/>
    <w:rsid w:val="00070F5D"/>
    <w:rsid w:val="0007376F"/>
    <w:rsid w:val="00081303"/>
    <w:rsid w:val="0008148E"/>
    <w:rsid w:val="00085B95"/>
    <w:rsid w:val="00085FC4"/>
    <w:rsid w:val="00086BD5"/>
    <w:rsid w:val="00087EE0"/>
    <w:rsid w:val="00092CF0"/>
    <w:rsid w:val="00093F26"/>
    <w:rsid w:val="000A1174"/>
    <w:rsid w:val="000A2943"/>
    <w:rsid w:val="000A557D"/>
    <w:rsid w:val="000A6082"/>
    <w:rsid w:val="000B34B1"/>
    <w:rsid w:val="000B3F27"/>
    <w:rsid w:val="000B514C"/>
    <w:rsid w:val="000C2EEF"/>
    <w:rsid w:val="000C4C33"/>
    <w:rsid w:val="000C4F84"/>
    <w:rsid w:val="000C6F24"/>
    <w:rsid w:val="000D1023"/>
    <w:rsid w:val="000D11FC"/>
    <w:rsid w:val="000D1333"/>
    <w:rsid w:val="000D1CB4"/>
    <w:rsid w:val="000D5CA3"/>
    <w:rsid w:val="000D7897"/>
    <w:rsid w:val="000E11B5"/>
    <w:rsid w:val="000E14FF"/>
    <w:rsid w:val="000E20FD"/>
    <w:rsid w:val="000E2727"/>
    <w:rsid w:val="000E5A38"/>
    <w:rsid w:val="000E64B6"/>
    <w:rsid w:val="000E76EC"/>
    <w:rsid w:val="000E7A04"/>
    <w:rsid w:val="000F1DB3"/>
    <w:rsid w:val="000F4BE6"/>
    <w:rsid w:val="000F6225"/>
    <w:rsid w:val="00100772"/>
    <w:rsid w:val="00101CF4"/>
    <w:rsid w:val="00105355"/>
    <w:rsid w:val="0011215B"/>
    <w:rsid w:val="00116847"/>
    <w:rsid w:val="00120E42"/>
    <w:rsid w:val="00125A80"/>
    <w:rsid w:val="001269E2"/>
    <w:rsid w:val="001332FC"/>
    <w:rsid w:val="00133C2A"/>
    <w:rsid w:val="0013421A"/>
    <w:rsid w:val="00141184"/>
    <w:rsid w:val="00143915"/>
    <w:rsid w:val="0014571F"/>
    <w:rsid w:val="00146037"/>
    <w:rsid w:val="001471D6"/>
    <w:rsid w:val="00147D3A"/>
    <w:rsid w:val="001536DE"/>
    <w:rsid w:val="00153BA6"/>
    <w:rsid w:val="00154F35"/>
    <w:rsid w:val="0015647A"/>
    <w:rsid w:val="001567B4"/>
    <w:rsid w:val="00157BD2"/>
    <w:rsid w:val="00171E90"/>
    <w:rsid w:val="00175E12"/>
    <w:rsid w:val="001778A1"/>
    <w:rsid w:val="00177AA6"/>
    <w:rsid w:val="00182ED9"/>
    <w:rsid w:val="00185D8F"/>
    <w:rsid w:val="0018719B"/>
    <w:rsid w:val="001909BF"/>
    <w:rsid w:val="0019184E"/>
    <w:rsid w:val="0019260F"/>
    <w:rsid w:val="00196777"/>
    <w:rsid w:val="0019799B"/>
    <w:rsid w:val="001A332D"/>
    <w:rsid w:val="001A370B"/>
    <w:rsid w:val="001A611E"/>
    <w:rsid w:val="001A6706"/>
    <w:rsid w:val="001B011D"/>
    <w:rsid w:val="001B3D70"/>
    <w:rsid w:val="001B6B9B"/>
    <w:rsid w:val="001B797F"/>
    <w:rsid w:val="001C138B"/>
    <w:rsid w:val="001D42C3"/>
    <w:rsid w:val="001D65C9"/>
    <w:rsid w:val="001E151A"/>
    <w:rsid w:val="001E7D39"/>
    <w:rsid w:val="001F38FC"/>
    <w:rsid w:val="00201DA8"/>
    <w:rsid w:val="00202D26"/>
    <w:rsid w:val="00203801"/>
    <w:rsid w:val="00203B18"/>
    <w:rsid w:val="00207567"/>
    <w:rsid w:val="00207C65"/>
    <w:rsid w:val="002140CF"/>
    <w:rsid w:val="00214236"/>
    <w:rsid w:val="00215F96"/>
    <w:rsid w:val="00216167"/>
    <w:rsid w:val="002172DC"/>
    <w:rsid w:val="00217713"/>
    <w:rsid w:val="00217775"/>
    <w:rsid w:val="00217B15"/>
    <w:rsid w:val="00221F93"/>
    <w:rsid w:val="00224CBC"/>
    <w:rsid w:val="002301F1"/>
    <w:rsid w:val="00230BBE"/>
    <w:rsid w:val="00237657"/>
    <w:rsid w:val="002377A5"/>
    <w:rsid w:val="002430DD"/>
    <w:rsid w:val="00244F57"/>
    <w:rsid w:val="00252FD1"/>
    <w:rsid w:val="00253731"/>
    <w:rsid w:val="00257241"/>
    <w:rsid w:val="00257D9C"/>
    <w:rsid w:val="00260529"/>
    <w:rsid w:val="00263D20"/>
    <w:rsid w:val="0026403B"/>
    <w:rsid w:val="002707D6"/>
    <w:rsid w:val="002709AB"/>
    <w:rsid w:val="00276132"/>
    <w:rsid w:val="002762FA"/>
    <w:rsid w:val="002801F1"/>
    <w:rsid w:val="00282B3C"/>
    <w:rsid w:val="002834C3"/>
    <w:rsid w:val="00284712"/>
    <w:rsid w:val="002847F2"/>
    <w:rsid w:val="00284E32"/>
    <w:rsid w:val="00290113"/>
    <w:rsid w:val="00290584"/>
    <w:rsid w:val="00290ADC"/>
    <w:rsid w:val="00290CF9"/>
    <w:rsid w:val="00290F2C"/>
    <w:rsid w:val="00291F6F"/>
    <w:rsid w:val="00294C3F"/>
    <w:rsid w:val="00295E6B"/>
    <w:rsid w:val="00297BCE"/>
    <w:rsid w:val="002A1AB3"/>
    <w:rsid w:val="002A369C"/>
    <w:rsid w:val="002A4A72"/>
    <w:rsid w:val="002B0FAB"/>
    <w:rsid w:val="002B1FE1"/>
    <w:rsid w:val="002B2F51"/>
    <w:rsid w:val="002B5AC1"/>
    <w:rsid w:val="002B621B"/>
    <w:rsid w:val="002C4D35"/>
    <w:rsid w:val="002C777D"/>
    <w:rsid w:val="002C7C3D"/>
    <w:rsid w:val="002D0565"/>
    <w:rsid w:val="002D3D0F"/>
    <w:rsid w:val="002D47D1"/>
    <w:rsid w:val="002D4DDA"/>
    <w:rsid w:val="002E2B2B"/>
    <w:rsid w:val="002E3267"/>
    <w:rsid w:val="002E34A8"/>
    <w:rsid w:val="002F2D0F"/>
    <w:rsid w:val="002F3252"/>
    <w:rsid w:val="002F41FC"/>
    <w:rsid w:val="002F5EC1"/>
    <w:rsid w:val="00300880"/>
    <w:rsid w:val="00302475"/>
    <w:rsid w:val="00304E96"/>
    <w:rsid w:val="00305EF4"/>
    <w:rsid w:val="00306001"/>
    <w:rsid w:val="00306630"/>
    <w:rsid w:val="00315C87"/>
    <w:rsid w:val="00320831"/>
    <w:rsid w:val="00321A46"/>
    <w:rsid w:val="00324352"/>
    <w:rsid w:val="00324AA6"/>
    <w:rsid w:val="00326C7B"/>
    <w:rsid w:val="003274E8"/>
    <w:rsid w:val="0034149A"/>
    <w:rsid w:val="003429CC"/>
    <w:rsid w:val="003432B1"/>
    <w:rsid w:val="0034397E"/>
    <w:rsid w:val="00344391"/>
    <w:rsid w:val="00344B8A"/>
    <w:rsid w:val="00345116"/>
    <w:rsid w:val="0034628B"/>
    <w:rsid w:val="00347CE3"/>
    <w:rsid w:val="003500FC"/>
    <w:rsid w:val="00350D25"/>
    <w:rsid w:val="003514EF"/>
    <w:rsid w:val="003525C7"/>
    <w:rsid w:val="00352837"/>
    <w:rsid w:val="00355174"/>
    <w:rsid w:val="00355789"/>
    <w:rsid w:val="00355EBC"/>
    <w:rsid w:val="003560BF"/>
    <w:rsid w:val="00360523"/>
    <w:rsid w:val="0036206E"/>
    <w:rsid w:val="00363EC4"/>
    <w:rsid w:val="003646FB"/>
    <w:rsid w:val="00366FC1"/>
    <w:rsid w:val="003712DB"/>
    <w:rsid w:val="00371568"/>
    <w:rsid w:val="00372D3B"/>
    <w:rsid w:val="0037322D"/>
    <w:rsid w:val="003744C3"/>
    <w:rsid w:val="00375798"/>
    <w:rsid w:val="0037651D"/>
    <w:rsid w:val="003802DA"/>
    <w:rsid w:val="00382F78"/>
    <w:rsid w:val="00386C60"/>
    <w:rsid w:val="003941FF"/>
    <w:rsid w:val="003948C6"/>
    <w:rsid w:val="0039541B"/>
    <w:rsid w:val="00395AA7"/>
    <w:rsid w:val="00396B70"/>
    <w:rsid w:val="003A16D1"/>
    <w:rsid w:val="003A2993"/>
    <w:rsid w:val="003A501D"/>
    <w:rsid w:val="003A5FDF"/>
    <w:rsid w:val="003A6806"/>
    <w:rsid w:val="003B2091"/>
    <w:rsid w:val="003B508C"/>
    <w:rsid w:val="003C0662"/>
    <w:rsid w:val="003C0947"/>
    <w:rsid w:val="003C206E"/>
    <w:rsid w:val="003C2FDB"/>
    <w:rsid w:val="003C33AA"/>
    <w:rsid w:val="003C663C"/>
    <w:rsid w:val="003C7E1A"/>
    <w:rsid w:val="003D11D8"/>
    <w:rsid w:val="003D35BB"/>
    <w:rsid w:val="003D4384"/>
    <w:rsid w:val="003D735B"/>
    <w:rsid w:val="003D75BF"/>
    <w:rsid w:val="003E450F"/>
    <w:rsid w:val="003E7E44"/>
    <w:rsid w:val="003F0D33"/>
    <w:rsid w:val="003F231F"/>
    <w:rsid w:val="003F5E97"/>
    <w:rsid w:val="003F72FA"/>
    <w:rsid w:val="0040105C"/>
    <w:rsid w:val="0040598B"/>
    <w:rsid w:val="0040751C"/>
    <w:rsid w:val="00407ED7"/>
    <w:rsid w:val="00412DE6"/>
    <w:rsid w:val="00413E3B"/>
    <w:rsid w:val="00417DD5"/>
    <w:rsid w:val="00420142"/>
    <w:rsid w:val="004239F4"/>
    <w:rsid w:val="00425542"/>
    <w:rsid w:val="00425A46"/>
    <w:rsid w:val="00426572"/>
    <w:rsid w:val="00427B84"/>
    <w:rsid w:val="00427E90"/>
    <w:rsid w:val="00427FDD"/>
    <w:rsid w:val="00431730"/>
    <w:rsid w:val="004327C8"/>
    <w:rsid w:val="00433C8C"/>
    <w:rsid w:val="00433D81"/>
    <w:rsid w:val="004369C7"/>
    <w:rsid w:val="00437DCB"/>
    <w:rsid w:val="004419A7"/>
    <w:rsid w:val="004441BD"/>
    <w:rsid w:val="00450E61"/>
    <w:rsid w:val="00451AA8"/>
    <w:rsid w:val="00452A72"/>
    <w:rsid w:val="0045560C"/>
    <w:rsid w:val="004746EA"/>
    <w:rsid w:val="004748BF"/>
    <w:rsid w:val="0047653C"/>
    <w:rsid w:val="0048175D"/>
    <w:rsid w:val="00481A28"/>
    <w:rsid w:val="00486F67"/>
    <w:rsid w:val="004875E2"/>
    <w:rsid w:val="00487860"/>
    <w:rsid w:val="0049160D"/>
    <w:rsid w:val="004918C5"/>
    <w:rsid w:val="004936EB"/>
    <w:rsid w:val="00494704"/>
    <w:rsid w:val="00496FF4"/>
    <w:rsid w:val="004A29EC"/>
    <w:rsid w:val="004A3878"/>
    <w:rsid w:val="004A4AF8"/>
    <w:rsid w:val="004A58A2"/>
    <w:rsid w:val="004B031A"/>
    <w:rsid w:val="004B2564"/>
    <w:rsid w:val="004B408E"/>
    <w:rsid w:val="004B4D53"/>
    <w:rsid w:val="004B6B99"/>
    <w:rsid w:val="004B7AC1"/>
    <w:rsid w:val="004C245C"/>
    <w:rsid w:val="004C5EB7"/>
    <w:rsid w:val="004D4456"/>
    <w:rsid w:val="004D58F7"/>
    <w:rsid w:val="004E168E"/>
    <w:rsid w:val="004E6BBB"/>
    <w:rsid w:val="004E70C0"/>
    <w:rsid w:val="004F1085"/>
    <w:rsid w:val="004F1240"/>
    <w:rsid w:val="004F18CD"/>
    <w:rsid w:val="004F410A"/>
    <w:rsid w:val="004F6279"/>
    <w:rsid w:val="004F6F3F"/>
    <w:rsid w:val="00503497"/>
    <w:rsid w:val="0050378F"/>
    <w:rsid w:val="00504409"/>
    <w:rsid w:val="00505497"/>
    <w:rsid w:val="00512C0E"/>
    <w:rsid w:val="0051385E"/>
    <w:rsid w:val="00515921"/>
    <w:rsid w:val="00515F7D"/>
    <w:rsid w:val="0051703E"/>
    <w:rsid w:val="00520518"/>
    <w:rsid w:val="0052130D"/>
    <w:rsid w:val="0052172C"/>
    <w:rsid w:val="00525AAF"/>
    <w:rsid w:val="00533387"/>
    <w:rsid w:val="00534BAD"/>
    <w:rsid w:val="0053524B"/>
    <w:rsid w:val="005355E2"/>
    <w:rsid w:val="005367CC"/>
    <w:rsid w:val="0054201A"/>
    <w:rsid w:val="00543066"/>
    <w:rsid w:val="00545011"/>
    <w:rsid w:val="00547964"/>
    <w:rsid w:val="0055486B"/>
    <w:rsid w:val="00560474"/>
    <w:rsid w:val="00561F93"/>
    <w:rsid w:val="0056492E"/>
    <w:rsid w:val="0056650A"/>
    <w:rsid w:val="00571579"/>
    <w:rsid w:val="005770A6"/>
    <w:rsid w:val="0058066B"/>
    <w:rsid w:val="00582C48"/>
    <w:rsid w:val="00584B8A"/>
    <w:rsid w:val="00585687"/>
    <w:rsid w:val="00587320"/>
    <w:rsid w:val="00587915"/>
    <w:rsid w:val="0059198C"/>
    <w:rsid w:val="00595280"/>
    <w:rsid w:val="005963AE"/>
    <w:rsid w:val="005A0AFD"/>
    <w:rsid w:val="005A1BCF"/>
    <w:rsid w:val="005A6ADF"/>
    <w:rsid w:val="005A751D"/>
    <w:rsid w:val="005B0E25"/>
    <w:rsid w:val="005B23A8"/>
    <w:rsid w:val="005D15F7"/>
    <w:rsid w:val="005D1681"/>
    <w:rsid w:val="005D4692"/>
    <w:rsid w:val="005D4F67"/>
    <w:rsid w:val="005D526E"/>
    <w:rsid w:val="005E1CDB"/>
    <w:rsid w:val="005E2465"/>
    <w:rsid w:val="005E62F6"/>
    <w:rsid w:val="005F2083"/>
    <w:rsid w:val="005F5118"/>
    <w:rsid w:val="005F6C4C"/>
    <w:rsid w:val="005F6D74"/>
    <w:rsid w:val="005F71C9"/>
    <w:rsid w:val="0060197C"/>
    <w:rsid w:val="006028EE"/>
    <w:rsid w:val="00606539"/>
    <w:rsid w:val="0061291F"/>
    <w:rsid w:val="00613A3F"/>
    <w:rsid w:val="00614EAB"/>
    <w:rsid w:val="00616C80"/>
    <w:rsid w:val="0062190A"/>
    <w:rsid w:val="006261BC"/>
    <w:rsid w:val="00626F6E"/>
    <w:rsid w:val="006276B0"/>
    <w:rsid w:val="0063051A"/>
    <w:rsid w:val="00633B6A"/>
    <w:rsid w:val="0063602B"/>
    <w:rsid w:val="006367A2"/>
    <w:rsid w:val="00643EB3"/>
    <w:rsid w:val="0064698E"/>
    <w:rsid w:val="00655FC0"/>
    <w:rsid w:val="0065602C"/>
    <w:rsid w:val="0066033C"/>
    <w:rsid w:val="00661118"/>
    <w:rsid w:val="0066135D"/>
    <w:rsid w:val="00667B8E"/>
    <w:rsid w:val="00667DAF"/>
    <w:rsid w:val="00670B6B"/>
    <w:rsid w:val="00671E13"/>
    <w:rsid w:val="00672C83"/>
    <w:rsid w:val="00672F86"/>
    <w:rsid w:val="00673291"/>
    <w:rsid w:val="00673367"/>
    <w:rsid w:val="00676659"/>
    <w:rsid w:val="00684997"/>
    <w:rsid w:val="00687396"/>
    <w:rsid w:val="00694612"/>
    <w:rsid w:val="0069641A"/>
    <w:rsid w:val="006A1693"/>
    <w:rsid w:val="006A4D19"/>
    <w:rsid w:val="006A4E55"/>
    <w:rsid w:val="006A5BDE"/>
    <w:rsid w:val="006A69CF"/>
    <w:rsid w:val="006B147E"/>
    <w:rsid w:val="006B3727"/>
    <w:rsid w:val="006C3D0C"/>
    <w:rsid w:val="006C64CC"/>
    <w:rsid w:val="006D0ACA"/>
    <w:rsid w:val="006D3173"/>
    <w:rsid w:val="006D32AC"/>
    <w:rsid w:val="006D5317"/>
    <w:rsid w:val="006E0BE6"/>
    <w:rsid w:val="006E2432"/>
    <w:rsid w:val="006E3E78"/>
    <w:rsid w:val="006E76EF"/>
    <w:rsid w:val="006F3217"/>
    <w:rsid w:val="006F3DA9"/>
    <w:rsid w:val="006F6E8B"/>
    <w:rsid w:val="00700DA8"/>
    <w:rsid w:val="007023A6"/>
    <w:rsid w:val="007041FB"/>
    <w:rsid w:val="00705B8E"/>
    <w:rsid w:val="007140AE"/>
    <w:rsid w:val="0071424F"/>
    <w:rsid w:val="00714CB5"/>
    <w:rsid w:val="00716D8D"/>
    <w:rsid w:val="00721D07"/>
    <w:rsid w:val="00723656"/>
    <w:rsid w:val="00723C8D"/>
    <w:rsid w:val="00723EF9"/>
    <w:rsid w:val="00730897"/>
    <w:rsid w:val="00731FB6"/>
    <w:rsid w:val="0073281C"/>
    <w:rsid w:val="00736612"/>
    <w:rsid w:val="00737A13"/>
    <w:rsid w:val="00737CB4"/>
    <w:rsid w:val="00745582"/>
    <w:rsid w:val="00745F41"/>
    <w:rsid w:val="007501DD"/>
    <w:rsid w:val="007523F6"/>
    <w:rsid w:val="00752E3B"/>
    <w:rsid w:val="00753D96"/>
    <w:rsid w:val="00755450"/>
    <w:rsid w:val="00756A94"/>
    <w:rsid w:val="00760433"/>
    <w:rsid w:val="007621F2"/>
    <w:rsid w:val="00763058"/>
    <w:rsid w:val="0076405D"/>
    <w:rsid w:val="0076461B"/>
    <w:rsid w:val="00767240"/>
    <w:rsid w:val="00767952"/>
    <w:rsid w:val="00771552"/>
    <w:rsid w:val="00771E9B"/>
    <w:rsid w:val="00771EAE"/>
    <w:rsid w:val="007725FE"/>
    <w:rsid w:val="00774283"/>
    <w:rsid w:val="00774C98"/>
    <w:rsid w:val="0077587A"/>
    <w:rsid w:val="007761F8"/>
    <w:rsid w:val="00777D57"/>
    <w:rsid w:val="00784832"/>
    <w:rsid w:val="00784857"/>
    <w:rsid w:val="00786321"/>
    <w:rsid w:val="00787B5E"/>
    <w:rsid w:val="00787CF4"/>
    <w:rsid w:val="007A009E"/>
    <w:rsid w:val="007A4A60"/>
    <w:rsid w:val="007A5E82"/>
    <w:rsid w:val="007A60BC"/>
    <w:rsid w:val="007B0988"/>
    <w:rsid w:val="007B490E"/>
    <w:rsid w:val="007B5771"/>
    <w:rsid w:val="007B580B"/>
    <w:rsid w:val="007C0BD3"/>
    <w:rsid w:val="007C1426"/>
    <w:rsid w:val="007C2E4D"/>
    <w:rsid w:val="007C59BE"/>
    <w:rsid w:val="007D080A"/>
    <w:rsid w:val="007D1415"/>
    <w:rsid w:val="007D14E2"/>
    <w:rsid w:val="007D27F7"/>
    <w:rsid w:val="007D4BC2"/>
    <w:rsid w:val="007E14A8"/>
    <w:rsid w:val="007E4F55"/>
    <w:rsid w:val="007E509C"/>
    <w:rsid w:val="007E68EF"/>
    <w:rsid w:val="007E6AED"/>
    <w:rsid w:val="007F0570"/>
    <w:rsid w:val="007F24C0"/>
    <w:rsid w:val="007F2CF9"/>
    <w:rsid w:val="007F37C1"/>
    <w:rsid w:val="007F41C2"/>
    <w:rsid w:val="007F6F77"/>
    <w:rsid w:val="007F72D2"/>
    <w:rsid w:val="0080110B"/>
    <w:rsid w:val="00802124"/>
    <w:rsid w:val="008028A2"/>
    <w:rsid w:val="00802B87"/>
    <w:rsid w:val="00803D9D"/>
    <w:rsid w:val="00806314"/>
    <w:rsid w:val="00806D31"/>
    <w:rsid w:val="0081080C"/>
    <w:rsid w:val="00812C65"/>
    <w:rsid w:val="00812EE9"/>
    <w:rsid w:val="00815B03"/>
    <w:rsid w:val="0082176B"/>
    <w:rsid w:val="00826689"/>
    <w:rsid w:val="00827DF6"/>
    <w:rsid w:val="00832253"/>
    <w:rsid w:val="00833D22"/>
    <w:rsid w:val="00835E25"/>
    <w:rsid w:val="00836790"/>
    <w:rsid w:val="00840FDB"/>
    <w:rsid w:val="00843346"/>
    <w:rsid w:val="008438E0"/>
    <w:rsid w:val="00844074"/>
    <w:rsid w:val="00844DB6"/>
    <w:rsid w:val="00845DD5"/>
    <w:rsid w:val="008467C3"/>
    <w:rsid w:val="0084784B"/>
    <w:rsid w:val="008518A0"/>
    <w:rsid w:val="00851AA5"/>
    <w:rsid w:val="00853DD9"/>
    <w:rsid w:val="00857205"/>
    <w:rsid w:val="008606BC"/>
    <w:rsid w:val="00860F83"/>
    <w:rsid w:val="008613B1"/>
    <w:rsid w:val="00861C32"/>
    <w:rsid w:val="00864D2A"/>
    <w:rsid w:val="00865752"/>
    <w:rsid w:val="00865FD9"/>
    <w:rsid w:val="00872A02"/>
    <w:rsid w:val="008733D0"/>
    <w:rsid w:val="00877A66"/>
    <w:rsid w:val="00880524"/>
    <w:rsid w:val="00887D81"/>
    <w:rsid w:val="00890127"/>
    <w:rsid w:val="0089155C"/>
    <w:rsid w:val="00893FA7"/>
    <w:rsid w:val="00894B7E"/>
    <w:rsid w:val="00895868"/>
    <w:rsid w:val="00896018"/>
    <w:rsid w:val="00896F7D"/>
    <w:rsid w:val="00897984"/>
    <w:rsid w:val="008A3384"/>
    <w:rsid w:val="008A355A"/>
    <w:rsid w:val="008A479D"/>
    <w:rsid w:val="008A51D0"/>
    <w:rsid w:val="008A5246"/>
    <w:rsid w:val="008B10DD"/>
    <w:rsid w:val="008B173D"/>
    <w:rsid w:val="008B2242"/>
    <w:rsid w:val="008B3003"/>
    <w:rsid w:val="008B35F0"/>
    <w:rsid w:val="008C0771"/>
    <w:rsid w:val="008C29C8"/>
    <w:rsid w:val="008C66FD"/>
    <w:rsid w:val="008D0404"/>
    <w:rsid w:val="008D1F94"/>
    <w:rsid w:val="008D29A7"/>
    <w:rsid w:val="008D398F"/>
    <w:rsid w:val="008D4A83"/>
    <w:rsid w:val="008D73C8"/>
    <w:rsid w:val="008E40A6"/>
    <w:rsid w:val="008E5066"/>
    <w:rsid w:val="008E57EA"/>
    <w:rsid w:val="008F2040"/>
    <w:rsid w:val="008F2CCE"/>
    <w:rsid w:val="008F36E6"/>
    <w:rsid w:val="008F40C1"/>
    <w:rsid w:val="008F737B"/>
    <w:rsid w:val="008F783D"/>
    <w:rsid w:val="00900865"/>
    <w:rsid w:val="00904557"/>
    <w:rsid w:val="009058E2"/>
    <w:rsid w:val="00910A4C"/>
    <w:rsid w:val="00920850"/>
    <w:rsid w:val="00920DCC"/>
    <w:rsid w:val="00930C20"/>
    <w:rsid w:val="0093289B"/>
    <w:rsid w:val="00934BDB"/>
    <w:rsid w:val="00943FE6"/>
    <w:rsid w:val="00945E2D"/>
    <w:rsid w:val="00950261"/>
    <w:rsid w:val="00950B38"/>
    <w:rsid w:val="0095378B"/>
    <w:rsid w:val="00954CE5"/>
    <w:rsid w:val="0095659F"/>
    <w:rsid w:val="0095670E"/>
    <w:rsid w:val="00961207"/>
    <w:rsid w:val="009636B9"/>
    <w:rsid w:val="00965125"/>
    <w:rsid w:val="0096787A"/>
    <w:rsid w:val="00967E60"/>
    <w:rsid w:val="009704B7"/>
    <w:rsid w:val="00970728"/>
    <w:rsid w:val="00971137"/>
    <w:rsid w:val="0097294F"/>
    <w:rsid w:val="00974C4C"/>
    <w:rsid w:val="009752BF"/>
    <w:rsid w:val="00976808"/>
    <w:rsid w:val="00976C65"/>
    <w:rsid w:val="00987B11"/>
    <w:rsid w:val="00990282"/>
    <w:rsid w:val="009931C2"/>
    <w:rsid w:val="009942A0"/>
    <w:rsid w:val="009948A8"/>
    <w:rsid w:val="00994AE6"/>
    <w:rsid w:val="00994BB2"/>
    <w:rsid w:val="009A01EA"/>
    <w:rsid w:val="009A2285"/>
    <w:rsid w:val="009A23EE"/>
    <w:rsid w:val="009A4548"/>
    <w:rsid w:val="009A5879"/>
    <w:rsid w:val="009A5B64"/>
    <w:rsid w:val="009A6F44"/>
    <w:rsid w:val="009A7C2E"/>
    <w:rsid w:val="009B2032"/>
    <w:rsid w:val="009B29C1"/>
    <w:rsid w:val="009B29E3"/>
    <w:rsid w:val="009B36DB"/>
    <w:rsid w:val="009B54E4"/>
    <w:rsid w:val="009B5920"/>
    <w:rsid w:val="009B63DA"/>
    <w:rsid w:val="009B64B6"/>
    <w:rsid w:val="009C0C3C"/>
    <w:rsid w:val="009C449F"/>
    <w:rsid w:val="009C7EEF"/>
    <w:rsid w:val="009D071E"/>
    <w:rsid w:val="009D692A"/>
    <w:rsid w:val="009D6FD9"/>
    <w:rsid w:val="009D713B"/>
    <w:rsid w:val="009D7E4B"/>
    <w:rsid w:val="009E0FB0"/>
    <w:rsid w:val="009F0A61"/>
    <w:rsid w:val="009F11A3"/>
    <w:rsid w:val="009F1669"/>
    <w:rsid w:val="009F323C"/>
    <w:rsid w:val="009F3563"/>
    <w:rsid w:val="009F5005"/>
    <w:rsid w:val="009F757F"/>
    <w:rsid w:val="00A031D9"/>
    <w:rsid w:val="00A04B9D"/>
    <w:rsid w:val="00A05A82"/>
    <w:rsid w:val="00A05AD7"/>
    <w:rsid w:val="00A05CCC"/>
    <w:rsid w:val="00A07A36"/>
    <w:rsid w:val="00A11946"/>
    <w:rsid w:val="00A12D1A"/>
    <w:rsid w:val="00A13993"/>
    <w:rsid w:val="00A1483C"/>
    <w:rsid w:val="00A15B30"/>
    <w:rsid w:val="00A205D5"/>
    <w:rsid w:val="00A21429"/>
    <w:rsid w:val="00A21777"/>
    <w:rsid w:val="00A217B2"/>
    <w:rsid w:val="00A26A7E"/>
    <w:rsid w:val="00A26DC4"/>
    <w:rsid w:val="00A33404"/>
    <w:rsid w:val="00A34D16"/>
    <w:rsid w:val="00A350C1"/>
    <w:rsid w:val="00A35E61"/>
    <w:rsid w:val="00A36A5F"/>
    <w:rsid w:val="00A41851"/>
    <w:rsid w:val="00A425D0"/>
    <w:rsid w:val="00A4297F"/>
    <w:rsid w:val="00A43002"/>
    <w:rsid w:val="00A43D22"/>
    <w:rsid w:val="00A44647"/>
    <w:rsid w:val="00A465E2"/>
    <w:rsid w:val="00A468D8"/>
    <w:rsid w:val="00A46E57"/>
    <w:rsid w:val="00A501CD"/>
    <w:rsid w:val="00A54A6C"/>
    <w:rsid w:val="00A55590"/>
    <w:rsid w:val="00A56B8E"/>
    <w:rsid w:val="00A65B54"/>
    <w:rsid w:val="00A6720C"/>
    <w:rsid w:val="00A67573"/>
    <w:rsid w:val="00A729D6"/>
    <w:rsid w:val="00A731AA"/>
    <w:rsid w:val="00A7371B"/>
    <w:rsid w:val="00A74D4F"/>
    <w:rsid w:val="00A7711A"/>
    <w:rsid w:val="00A86B15"/>
    <w:rsid w:val="00A9445E"/>
    <w:rsid w:val="00AA2689"/>
    <w:rsid w:val="00AA276D"/>
    <w:rsid w:val="00AA302E"/>
    <w:rsid w:val="00AA7450"/>
    <w:rsid w:val="00AB0B71"/>
    <w:rsid w:val="00AB0FD1"/>
    <w:rsid w:val="00AB611A"/>
    <w:rsid w:val="00AB78FE"/>
    <w:rsid w:val="00AC0B05"/>
    <w:rsid w:val="00AC47EF"/>
    <w:rsid w:val="00AC5BF0"/>
    <w:rsid w:val="00AD2806"/>
    <w:rsid w:val="00AD4706"/>
    <w:rsid w:val="00AD6F9C"/>
    <w:rsid w:val="00AD71D1"/>
    <w:rsid w:val="00AE2C82"/>
    <w:rsid w:val="00AE4BE0"/>
    <w:rsid w:val="00AF281D"/>
    <w:rsid w:val="00AF5463"/>
    <w:rsid w:val="00AF6E1B"/>
    <w:rsid w:val="00B01434"/>
    <w:rsid w:val="00B014ED"/>
    <w:rsid w:val="00B048E9"/>
    <w:rsid w:val="00B056A6"/>
    <w:rsid w:val="00B05B70"/>
    <w:rsid w:val="00B1084A"/>
    <w:rsid w:val="00B207AF"/>
    <w:rsid w:val="00B21750"/>
    <w:rsid w:val="00B21877"/>
    <w:rsid w:val="00B21A36"/>
    <w:rsid w:val="00B255DA"/>
    <w:rsid w:val="00B26394"/>
    <w:rsid w:val="00B315E8"/>
    <w:rsid w:val="00B3284B"/>
    <w:rsid w:val="00B3358D"/>
    <w:rsid w:val="00B3379E"/>
    <w:rsid w:val="00B33D94"/>
    <w:rsid w:val="00B362F8"/>
    <w:rsid w:val="00B375D2"/>
    <w:rsid w:val="00B4255E"/>
    <w:rsid w:val="00B44A1F"/>
    <w:rsid w:val="00B45255"/>
    <w:rsid w:val="00B5059A"/>
    <w:rsid w:val="00B51931"/>
    <w:rsid w:val="00B616D8"/>
    <w:rsid w:val="00B61C7A"/>
    <w:rsid w:val="00B6247F"/>
    <w:rsid w:val="00B62A77"/>
    <w:rsid w:val="00B65A24"/>
    <w:rsid w:val="00B7495F"/>
    <w:rsid w:val="00B74B9F"/>
    <w:rsid w:val="00B8142D"/>
    <w:rsid w:val="00B82ED5"/>
    <w:rsid w:val="00B833B7"/>
    <w:rsid w:val="00B841D1"/>
    <w:rsid w:val="00B85877"/>
    <w:rsid w:val="00B8650C"/>
    <w:rsid w:val="00B9122C"/>
    <w:rsid w:val="00B914EA"/>
    <w:rsid w:val="00B95840"/>
    <w:rsid w:val="00BA6B3E"/>
    <w:rsid w:val="00BA7C78"/>
    <w:rsid w:val="00BB0D85"/>
    <w:rsid w:val="00BB2C5B"/>
    <w:rsid w:val="00BB329A"/>
    <w:rsid w:val="00BC3274"/>
    <w:rsid w:val="00BC32E1"/>
    <w:rsid w:val="00BC36B0"/>
    <w:rsid w:val="00BC4BF4"/>
    <w:rsid w:val="00BD4B68"/>
    <w:rsid w:val="00BD53ED"/>
    <w:rsid w:val="00BD55AC"/>
    <w:rsid w:val="00BD7CFE"/>
    <w:rsid w:val="00BE0157"/>
    <w:rsid w:val="00BE265A"/>
    <w:rsid w:val="00BE2F9D"/>
    <w:rsid w:val="00BE3E9D"/>
    <w:rsid w:val="00BE51FF"/>
    <w:rsid w:val="00BE5B5E"/>
    <w:rsid w:val="00BE6BD4"/>
    <w:rsid w:val="00BF1E83"/>
    <w:rsid w:val="00BF2818"/>
    <w:rsid w:val="00BF3A5D"/>
    <w:rsid w:val="00BF5501"/>
    <w:rsid w:val="00BF62E6"/>
    <w:rsid w:val="00C000BF"/>
    <w:rsid w:val="00C00C35"/>
    <w:rsid w:val="00C03EC3"/>
    <w:rsid w:val="00C054D7"/>
    <w:rsid w:val="00C108A5"/>
    <w:rsid w:val="00C146AE"/>
    <w:rsid w:val="00C1564C"/>
    <w:rsid w:val="00C214BD"/>
    <w:rsid w:val="00C22B45"/>
    <w:rsid w:val="00C23DDE"/>
    <w:rsid w:val="00C2485E"/>
    <w:rsid w:val="00C24C4E"/>
    <w:rsid w:val="00C27987"/>
    <w:rsid w:val="00C30E5C"/>
    <w:rsid w:val="00C34883"/>
    <w:rsid w:val="00C428E1"/>
    <w:rsid w:val="00C45E8C"/>
    <w:rsid w:val="00C47809"/>
    <w:rsid w:val="00C52BC9"/>
    <w:rsid w:val="00C6053C"/>
    <w:rsid w:val="00C6130B"/>
    <w:rsid w:val="00C6466E"/>
    <w:rsid w:val="00C67195"/>
    <w:rsid w:val="00C771E0"/>
    <w:rsid w:val="00C82A0A"/>
    <w:rsid w:val="00C9538E"/>
    <w:rsid w:val="00C95B25"/>
    <w:rsid w:val="00C9694D"/>
    <w:rsid w:val="00C97930"/>
    <w:rsid w:val="00CA1F47"/>
    <w:rsid w:val="00CA3B4D"/>
    <w:rsid w:val="00CA5BC0"/>
    <w:rsid w:val="00CA6848"/>
    <w:rsid w:val="00CB6E77"/>
    <w:rsid w:val="00CB73B0"/>
    <w:rsid w:val="00CC1E57"/>
    <w:rsid w:val="00CC2502"/>
    <w:rsid w:val="00CC760A"/>
    <w:rsid w:val="00CD11C1"/>
    <w:rsid w:val="00CD24AC"/>
    <w:rsid w:val="00CD2BFD"/>
    <w:rsid w:val="00CD6F90"/>
    <w:rsid w:val="00CE03EB"/>
    <w:rsid w:val="00CE3828"/>
    <w:rsid w:val="00CE3F12"/>
    <w:rsid w:val="00CE442D"/>
    <w:rsid w:val="00CE4EEC"/>
    <w:rsid w:val="00CE6B4B"/>
    <w:rsid w:val="00CF3876"/>
    <w:rsid w:val="00CF5E74"/>
    <w:rsid w:val="00CF74B1"/>
    <w:rsid w:val="00D00E06"/>
    <w:rsid w:val="00D05DDF"/>
    <w:rsid w:val="00D06106"/>
    <w:rsid w:val="00D06264"/>
    <w:rsid w:val="00D06D19"/>
    <w:rsid w:val="00D07550"/>
    <w:rsid w:val="00D103F1"/>
    <w:rsid w:val="00D105D5"/>
    <w:rsid w:val="00D13196"/>
    <w:rsid w:val="00D140C8"/>
    <w:rsid w:val="00D16F2D"/>
    <w:rsid w:val="00D22973"/>
    <w:rsid w:val="00D229C9"/>
    <w:rsid w:val="00D22A46"/>
    <w:rsid w:val="00D252EC"/>
    <w:rsid w:val="00D25E78"/>
    <w:rsid w:val="00D30BAD"/>
    <w:rsid w:val="00D32E0C"/>
    <w:rsid w:val="00D36A7A"/>
    <w:rsid w:val="00D37023"/>
    <w:rsid w:val="00D37ED5"/>
    <w:rsid w:val="00D42028"/>
    <w:rsid w:val="00D42511"/>
    <w:rsid w:val="00D437E7"/>
    <w:rsid w:val="00D44BDB"/>
    <w:rsid w:val="00D44E8E"/>
    <w:rsid w:val="00D4591D"/>
    <w:rsid w:val="00D60203"/>
    <w:rsid w:val="00D62B6C"/>
    <w:rsid w:val="00D634CA"/>
    <w:rsid w:val="00D64470"/>
    <w:rsid w:val="00D65940"/>
    <w:rsid w:val="00D67EFA"/>
    <w:rsid w:val="00D76AD8"/>
    <w:rsid w:val="00D77344"/>
    <w:rsid w:val="00D857CF"/>
    <w:rsid w:val="00D90EE1"/>
    <w:rsid w:val="00D91C70"/>
    <w:rsid w:val="00D94E8A"/>
    <w:rsid w:val="00D97F75"/>
    <w:rsid w:val="00DA27A8"/>
    <w:rsid w:val="00DA3326"/>
    <w:rsid w:val="00DA4769"/>
    <w:rsid w:val="00DA4A04"/>
    <w:rsid w:val="00DB557C"/>
    <w:rsid w:val="00DC2EB1"/>
    <w:rsid w:val="00DC7F94"/>
    <w:rsid w:val="00DD024A"/>
    <w:rsid w:val="00DD0996"/>
    <w:rsid w:val="00DD14F3"/>
    <w:rsid w:val="00DD1A53"/>
    <w:rsid w:val="00DD6E03"/>
    <w:rsid w:val="00DE097A"/>
    <w:rsid w:val="00DE567F"/>
    <w:rsid w:val="00DE5752"/>
    <w:rsid w:val="00DE62A7"/>
    <w:rsid w:val="00DE7A57"/>
    <w:rsid w:val="00DE7FC2"/>
    <w:rsid w:val="00DF0758"/>
    <w:rsid w:val="00DF150F"/>
    <w:rsid w:val="00DF3EAE"/>
    <w:rsid w:val="00DF733D"/>
    <w:rsid w:val="00DF76D8"/>
    <w:rsid w:val="00E003C0"/>
    <w:rsid w:val="00E0087B"/>
    <w:rsid w:val="00E02A8F"/>
    <w:rsid w:val="00E03EAC"/>
    <w:rsid w:val="00E06B32"/>
    <w:rsid w:val="00E149B9"/>
    <w:rsid w:val="00E20CBE"/>
    <w:rsid w:val="00E216FF"/>
    <w:rsid w:val="00E21F5E"/>
    <w:rsid w:val="00E22373"/>
    <w:rsid w:val="00E22876"/>
    <w:rsid w:val="00E2467C"/>
    <w:rsid w:val="00E3063A"/>
    <w:rsid w:val="00E33E6C"/>
    <w:rsid w:val="00E3515B"/>
    <w:rsid w:val="00E409B8"/>
    <w:rsid w:val="00E4243F"/>
    <w:rsid w:val="00E424D3"/>
    <w:rsid w:val="00E432D5"/>
    <w:rsid w:val="00E44B63"/>
    <w:rsid w:val="00E44EA1"/>
    <w:rsid w:val="00E51DE0"/>
    <w:rsid w:val="00E52838"/>
    <w:rsid w:val="00E541B0"/>
    <w:rsid w:val="00E55431"/>
    <w:rsid w:val="00E554B5"/>
    <w:rsid w:val="00E573A2"/>
    <w:rsid w:val="00E62174"/>
    <w:rsid w:val="00E63E10"/>
    <w:rsid w:val="00E65B97"/>
    <w:rsid w:val="00E670A9"/>
    <w:rsid w:val="00E670F0"/>
    <w:rsid w:val="00E70615"/>
    <w:rsid w:val="00E72033"/>
    <w:rsid w:val="00E75852"/>
    <w:rsid w:val="00E77981"/>
    <w:rsid w:val="00E77E10"/>
    <w:rsid w:val="00E77F4A"/>
    <w:rsid w:val="00E8046A"/>
    <w:rsid w:val="00E861B7"/>
    <w:rsid w:val="00E903B9"/>
    <w:rsid w:val="00E930CA"/>
    <w:rsid w:val="00E93302"/>
    <w:rsid w:val="00E93C69"/>
    <w:rsid w:val="00E97049"/>
    <w:rsid w:val="00E97D10"/>
    <w:rsid w:val="00EA7C7A"/>
    <w:rsid w:val="00EB2269"/>
    <w:rsid w:val="00EB5F9B"/>
    <w:rsid w:val="00EC2047"/>
    <w:rsid w:val="00EC287B"/>
    <w:rsid w:val="00ED1C57"/>
    <w:rsid w:val="00ED1F3A"/>
    <w:rsid w:val="00ED2857"/>
    <w:rsid w:val="00ED4C82"/>
    <w:rsid w:val="00ED4D0D"/>
    <w:rsid w:val="00ED597B"/>
    <w:rsid w:val="00ED68B0"/>
    <w:rsid w:val="00ED6DE1"/>
    <w:rsid w:val="00ED7685"/>
    <w:rsid w:val="00EE1896"/>
    <w:rsid w:val="00EE2CBD"/>
    <w:rsid w:val="00EE30EA"/>
    <w:rsid w:val="00EE3B00"/>
    <w:rsid w:val="00EE5BDC"/>
    <w:rsid w:val="00EE5C30"/>
    <w:rsid w:val="00EE6D34"/>
    <w:rsid w:val="00EE7A86"/>
    <w:rsid w:val="00EF3541"/>
    <w:rsid w:val="00F0372B"/>
    <w:rsid w:val="00F04D54"/>
    <w:rsid w:val="00F057D2"/>
    <w:rsid w:val="00F0650A"/>
    <w:rsid w:val="00F11185"/>
    <w:rsid w:val="00F1296E"/>
    <w:rsid w:val="00F134B0"/>
    <w:rsid w:val="00F13AE5"/>
    <w:rsid w:val="00F15D73"/>
    <w:rsid w:val="00F16A79"/>
    <w:rsid w:val="00F16AC4"/>
    <w:rsid w:val="00F2375E"/>
    <w:rsid w:val="00F2404A"/>
    <w:rsid w:val="00F2612E"/>
    <w:rsid w:val="00F32804"/>
    <w:rsid w:val="00F34515"/>
    <w:rsid w:val="00F34A59"/>
    <w:rsid w:val="00F40D2E"/>
    <w:rsid w:val="00F41606"/>
    <w:rsid w:val="00F42BE0"/>
    <w:rsid w:val="00F42EC8"/>
    <w:rsid w:val="00F455E8"/>
    <w:rsid w:val="00F46803"/>
    <w:rsid w:val="00F510AB"/>
    <w:rsid w:val="00F55097"/>
    <w:rsid w:val="00F57D88"/>
    <w:rsid w:val="00F6073E"/>
    <w:rsid w:val="00F60D46"/>
    <w:rsid w:val="00F61C4D"/>
    <w:rsid w:val="00F643FA"/>
    <w:rsid w:val="00F646BE"/>
    <w:rsid w:val="00F65F55"/>
    <w:rsid w:val="00F67C17"/>
    <w:rsid w:val="00F70AEF"/>
    <w:rsid w:val="00F72501"/>
    <w:rsid w:val="00F74635"/>
    <w:rsid w:val="00F74EFC"/>
    <w:rsid w:val="00F81BB8"/>
    <w:rsid w:val="00F844F6"/>
    <w:rsid w:val="00F879BE"/>
    <w:rsid w:val="00F91667"/>
    <w:rsid w:val="00F92067"/>
    <w:rsid w:val="00F92723"/>
    <w:rsid w:val="00F97006"/>
    <w:rsid w:val="00FA19A8"/>
    <w:rsid w:val="00FA1B69"/>
    <w:rsid w:val="00FA2B7A"/>
    <w:rsid w:val="00FA3799"/>
    <w:rsid w:val="00FA3B5C"/>
    <w:rsid w:val="00FA4A24"/>
    <w:rsid w:val="00FA76B5"/>
    <w:rsid w:val="00FB03EE"/>
    <w:rsid w:val="00FB43C6"/>
    <w:rsid w:val="00FB4B45"/>
    <w:rsid w:val="00FB5DB1"/>
    <w:rsid w:val="00FC7EBE"/>
    <w:rsid w:val="00FD00E4"/>
    <w:rsid w:val="00FD16ED"/>
    <w:rsid w:val="00FD2935"/>
    <w:rsid w:val="00FD3945"/>
    <w:rsid w:val="00FD445B"/>
    <w:rsid w:val="00FD6595"/>
    <w:rsid w:val="00FE1987"/>
    <w:rsid w:val="00FE1ABB"/>
    <w:rsid w:val="00FF136C"/>
    <w:rsid w:val="00FF2201"/>
    <w:rsid w:val="00FF55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0B98F4"/>
  <w15:chartTrackingRefBased/>
  <w15:docId w15:val="{E0BB13EE-6A06-674F-81F9-C61F5C3D4E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F2D0F"/>
    <w:pPr>
      <w:widowControl w:val="0"/>
      <w:spacing w:line="276" w:lineRule="auto"/>
      <w:jc w:val="both"/>
    </w:pPr>
    <w:rPr>
      <w:rFonts w:ascii="Times New Roman" w:eastAsia="宋体" w:hAnsi="Times New Roman"/>
      <w:iCs/>
      <w:szCs w:val="21"/>
    </w:rPr>
  </w:style>
  <w:style w:type="paragraph" w:styleId="1">
    <w:name w:val="heading 1"/>
    <w:basedOn w:val="a"/>
    <w:next w:val="a"/>
    <w:link w:val="10"/>
    <w:uiPriority w:val="9"/>
    <w:qFormat/>
    <w:rsid w:val="00F879BE"/>
    <w:pPr>
      <w:keepNext/>
      <w:keepLines/>
      <w:spacing w:before="340" w:after="330"/>
      <w:jc w:val="center"/>
      <w:outlineLvl w:val="0"/>
    </w:pPr>
    <w:rPr>
      <w:rFonts w:eastAsia="黑体" w:cs="Times New Roman"/>
      <w:b/>
      <w:bCs/>
      <w:kern w:val="44"/>
      <w:sz w:val="36"/>
      <w:szCs w:val="36"/>
    </w:rPr>
  </w:style>
  <w:style w:type="paragraph" w:styleId="2">
    <w:name w:val="heading 2"/>
    <w:basedOn w:val="a"/>
    <w:next w:val="a"/>
    <w:link w:val="20"/>
    <w:uiPriority w:val="9"/>
    <w:unhideWhenUsed/>
    <w:qFormat/>
    <w:rsid w:val="00295E6B"/>
    <w:pPr>
      <w:outlineLvl w:val="1"/>
    </w:pPr>
    <w:rPr>
      <w:rFonts w:ascii="黑体" w:eastAsia="黑体" w:hAnsi="黑体"/>
      <w:b/>
      <w:bCs/>
      <w:sz w:val="24"/>
      <w:szCs w:val="24"/>
    </w:rPr>
  </w:style>
  <w:style w:type="paragraph" w:styleId="3">
    <w:name w:val="heading 3"/>
    <w:basedOn w:val="a"/>
    <w:next w:val="a"/>
    <w:link w:val="30"/>
    <w:uiPriority w:val="9"/>
    <w:unhideWhenUsed/>
    <w:qFormat/>
    <w:rsid w:val="001269E2"/>
    <w:pPr>
      <w:keepNext/>
      <w:keepLines/>
      <w:spacing w:after="120"/>
      <w:outlineLvl w:val="2"/>
    </w:pPr>
    <w:rPr>
      <w:rFonts w:ascii="黑体" w:eastAsia="黑体" w:hAnsi="黑体"/>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F879BE"/>
    <w:rPr>
      <w:rFonts w:ascii="Times New Roman" w:eastAsia="黑体" w:hAnsi="Times New Roman" w:cs="Times New Roman"/>
      <w:b/>
      <w:bCs/>
      <w:iCs/>
      <w:kern w:val="44"/>
      <w:sz w:val="36"/>
      <w:szCs w:val="36"/>
    </w:rPr>
  </w:style>
  <w:style w:type="character" w:customStyle="1" w:styleId="20">
    <w:name w:val="标题 2 字符"/>
    <w:basedOn w:val="a0"/>
    <w:link w:val="2"/>
    <w:uiPriority w:val="9"/>
    <w:rsid w:val="00295E6B"/>
    <w:rPr>
      <w:rFonts w:ascii="黑体" w:eastAsia="黑体" w:hAnsi="黑体"/>
      <w:b/>
      <w:bCs/>
      <w:iCs/>
      <w:sz w:val="24"/>
    </w:rPr>
  </w:style>
  <w:style w:type="table" w:styleId="a3">
    <w:name w:val="Table Grid"/>
    <w:basedOn w:val="a1"/>
    <w:uiPriority w:val="39"/>
    <w:rsid w:val="00684997"/>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0">
    <w:name w:val="标题 3 字符"/>
    <w:basedOn w:val="a0"/>
    <w:link w:val="3"/>
    <w:uiPriority w:val="9"/>
    <w:rsid w:val="001269E2"/>
    <w:rPr>
      <w:rFonts w:ascii="黑体" w:eastAsia="黑体" w:hAnsi="黑体"/>
      <w:iCs/>
      <w:szCs w:val="21"/>
    </w:rPr>
  </w:style>
  <w:style w:type="character" w:styleId="a4">
    <w:name w:val="Placeholder Text"/>
    <w:basedOn w:val="a0"/>
    <w:uiPriority w:val="99"/>
    <w:semiHidden/>
    <w:rsid w:val="00427B84"/>
    <w:rPr>
      <w:color w:val="808080"/>
    </w:rPr>
  </w:style>
  <w:style w:type="paragraph" w:customStyle="1" w:styleId="a5">
    <w:name w:val="摘要"/>
    <w:basedOn w:val="a"/>
    <w:qFormat/>
    <w:rsid w:val="003B2091"/>
    <w:pPr>
      <w:spacing w:line="240" w:lineRule="auto"/>
    </w:pPr>
  </w:style>
  <w:style w:type="paragraph" w:styleId="a6">
    <w:name w:val="Balloon Text"/>
    <w:basedOn w:val="a"/>
    <w:link w:val="a7"/>
    <w:uiPriority w:val="99"/>
    <w:semiHidden/>
    <w:unhideWhenUsed/>
    <w:rsid w:val="008F36E6"/>
    <w:pPr>
      <w:spacing w:line="240" w:lineRule="auto"/>
    </w:pPr>
    <w:rPr>
      <w:rFonts w:cs="Times New Roman"/>
      <w:sz w:val="18"/>
      <w:szCs w:val="18"/>
    </w:rPr>
  </w:style>
  <w:style w:type="character" w:customStyle="1" w:styleId="a7">
    <w:name w:val="批注框文本 字符"/>
    <w:basedOn w:val="a0"/>
    <w:link w:val="a6"/>
    <w:uiPriority w:val="99"/>
    <w:semiHidden/>
    <w:rsid w:val="008F36E6"/>
    <w:rPr>
      <w:rFonts w:ascii="Times New Roman" w:eastAsia="宋体" w:hAnsi="Times New Roman" w:cs="Times New Roman"/>
      <w:iCs/>
      <w:sz w:val="18"/>
      <w:szCs w:val="18"/>
    </w:rPr>
  </w:style>
  <w:style w:type="paragraph" w:styleId="a8">
    <w:name w:val="header"/>
    <w:basedOn w:val="a"/>
    <w:link w:val="a9"/>
    <w:uiPriority w:val="99"/>
    <w:unhideWhenUsed/>
    <w:rsid w:val="00561F93"/>
    <w:pPr>
      <w:pBdr>
        <w:bottom w:val="single" w:sz="6" w:space="1" w:color="auto"/>
      </w:pBdr>
      <w:tabs>
        <w:tab w:val="center" w:pos="4153"/>
        <w:tab w:val="right" w:pos="8306"/>
      </w:tabs>
      <w:snapToGrid w:val="0"/>
      <w:spacing w:line="240" w:lineRule="auto"/>
      <w:jc w:val="center"/>
    </w:pPr>
    <w:rPr>
      <w:sz w:val="18"/>
      <w:szCs w:val="18"/>
    </w:rPr>
  </w:style>
  <w:style w:type="character" w:customStyle="1" w:styleId="a9">
    <w:name w:val="页眉 字符"/>
    <w:basedOn w:val="a0"/>
    <w:link w:val="a8"/>
    <w:uiPriority w:val="99"/>
    <w:rsid w:val="00561F93"/>
    <w:rPr>
      <w:rFonts w:ascii="Times New Roman" w:eastAsia="宋体" w:hAnsi="Times New Roman"/>
      <w:iCs/>
      <w:sz w:val="18"/>
      <w:szCs w:val="18"/>
    </w:rPr>
  </w:style>
  <w:style w:type="paragraph" w:styleId="aa">
    <w:name w:val="footer"/>
    <w:basedOn w:val="a"/>
    <w:link w:val="ab"/>
    <w:uiPriority w:val="99"/>
    <w:unhideWhenUsed/>
    <w:rsid w:val="00561F93"/>
    <w:pPr>
      <w:tabs>
        <w:tab w:val="center" w:pos="4153"/>
        <w:tab w:val="right" w:pos="8306"/>
      </w:tabs>
      <w:snapToGrid w:val="0"/>
      <w:spacing w:line="240" w:lineRule="auto"/>
      <w:jc w:val="left"/>
    </w:pPr>
    <w:rPr>
      <w:sz w:val="18"/>
      <w:szCs w:val="18"/>
    </w:rPr>
  </w:style>
  <w:style w:type="character" w:customStyle="1" w:styleId="ab">
    <w:name w:val="页脚 字符"/>
    <w:basedOn w:val="a0"/>
    <w:link w:val="aa"/>
    <w:uiPriority w:val="99"/>
    <w:rsid w:val="00561F93"/>
    <w:rPr>
      <w:rFonts w:ascii="Times New Roman" w:eastAsia="宋体" w:hAnsi="Times New Roman"/>
      <w:iCs/>
      <w:sz w:val="18"/>
      <w:szCs w:val="18"/>
    </w:rPr>
  </w:style>
  <w:style w:type="paragraph" w:styleId="ac">
    <w:name w:val="caption"/>
    <w:basedOn w:val="a"/>
    <w:next w:val="a"/>
    <w:uiPriority w:val="35"/>
    <w:unhideWhenUsed/>
    <w:qFormat/>
    <w:rsid w:val="003F0D33"/>
    <w:rPr>
      <w:rFonts w:asciiTheme="majorHAnsi" w:eastAsia="黑体" w:hAnsiTheme="majorHAnsi" w:cstheme="majorBidi"/>
      <w:sz w:val="20"/>
      <w:szCs w:val="20"/>
    </w:rPr>
  </w:style>
  <w:style w:type="character" w:styleId="ad">
    <w:name w:val="annotation reference"/>
    <w:basedOn w:val="a0"/>
    <w:uiPriority w:val="99"/>
    <w:semiHidden/>
    <w:unhideWhenUsed/>
    <w:rsid w:val="008A479D"/>
    <w:rPr>
      <w:sz w:val="21"/>
      <w:szCs w:val="21"/>
    </w:rPr>
  </w:style>
  <w:style w:type="paragraph" w:styleId="ae">
    <w:name w:val="annotation text"/>
    <w:basedOn w:val="a"/>
    <w:link w:val="af"/>
    <w:uiPriority w:val="99"/>
    <w:semiHidden/>
    <w:unhideWhenUsed/>
    <w:rsid w:val="008A479D"/>
    <w:pPr>
      <w:jc w:val="left"/>
    </w:pPr>
  </w:style>
  <w:style w:type="character" w:customStyle="1" w:styleId="af">
    <w:name w:val="批注文字 字符"/>
    <w:basedOn w:val="a0"/>
    <w:link w:val="ae"/>
    <w:uiPriority w:val="99"/>
    <w:semiHidden/>
    <w:rsid w:val="008A479D"/>
    <w:rPr>
      <w:rFonts w:ascii="Times New Roman" w:eastAsia="宋体" w:hAnsi="Times New Roman"/>
      <w:iCs/>
      <w:szCs w:val="21"/>
    </w:rPr>
  </w:style>
  <w:style w:type="paragraph" w:styleId="af0">
    <w:name w:val="annotation subject"/>
    <w:basedOn w:val="ae"/>
    <w:next w:val="ae"/>
    <w:link w:val="af1"/>
    <w:uiPriority w:val="99"/>
    <w:semiHidden/>
    <w:unhideWhenUsed/>
    <w:rsid w:val="008A479D"/>
    <w:rPr>
      <w:b/>
      <w:bCs/>
    </w:rPr>
  </w:style>
  <w:style w:type="character" w:customStyle="1" w:styleId="af1">
    <w:name w:val="批注主题 字符"/>
    <w:basedOn w:val="af"/>
    <w:link w:val="af0"/>
    <w:uiPriority w:val="99"/>
    <w:semiHidden/>
    <w:rsid w:val="008A479D"/>
    <w:rPr>
      <w:rFonts w:ascii="Times New Roman" w:eastAsia="宋体" w:hAnsi="Times New Roman"/>
      <w:b/>
      <w:bCs/>
      <w:iCs/>
      <w:szCs w:val="21"/>
    </w:rPr>
  </w:style>
  <w:style w:type="paragraph" w:styleId="af2">
    <w:name w:val="Revision"/>
    <w:hidden/>
    <w:uiPriority w:val="99"/>
    <w:semiHidden/>
    <w:rsid w:val="00B841D1"/>
    <w:rPr>
      <w:rFonts w:ascii="Times New Roman" w:eastAsia="宋体" w:hAnsi="Times New Roman"/>
      <w:iCs/>
      <w:szCs w:val="21"/>
    </w:rPr>
  </w:style>
  <w:style w:type="paragraph" w:styleId="af3">
    <w:name w:val="List Paragraph"/>
    <w:basedOn w:val="a"/>
    <w:uiPriority w:val="34"/>
    <w:qFormat/>
    <w:rsid w:val="007A4A60"/>
    <w:pPr>
      <w:ind w:firstLineChars="200" w:firstLine="420"/>
    </w:pPr>
  </w:style>
  <w:style w:type="paragraph" w:customStyle="1" w:styleId="EndNoteBibliographyTitle">
    <w:name w:val="EndNote Bibliography Title"/>
    <w:basedOn w:val="a"/>
    <w:link w:val="EndNoteBibliographyTitle0"/>
    <w:rsid w:val="00452A72"/>
    <w:pPr>
      <w:jc w:val="center"/>
    </w:pPr>
    <w:rPr>
      <w:rFonts w:cs="Times New Roman"/>
      <w:noProof/>
      <w:sz w:val="20"/>
    </w:rPr>
  </w:style>
  <w:style w:type="character" w:customStyle="1" w:styleId="EndNoteBibliographyTitle0">
    <w:name w:val="EndNote Bibliography Title 字符"/>
    <w:basedOn w:val="a0"/>
    <w:link w:val="EndNoteBibliographyTitle"/>
    <w:rsid w:val="00452A72"/>
    <w:rPr>
      <w:rFonts w:ascii="Times New Roman" w:eastAsia="宋体" w:hAnsi="Times New Roman" w:cs="Times New Roman"/>
      <w:iCs/>
      <w:noProof/>
      <w:sz w:val="20"/>
      <w:szCs w:val="21"/>
    </w:rPr>
  </w:style>
  <w:style w:type="paragraph" w:customStyle="1" w:styleId="EndNoteBibliography">
    <w:name w:val="EndNote Bibliography"/>
    <w:basedOn w:val="a"/>
    <w:link w:val="EndNoteBibliography0"/>
    <w:rsid w:val="00452A72"/>
    <w:pPr>
      <w:spacing w:line="240" w:lineRule="auto"/>
    </w:pPr>
    <w:rPr>
      <w:rFonts w:cs="Times New Roman"/>
      <w:noProof/>
      <w:sz w:val="20"/>
    </w:rPr>
  </w:style>
  <w:style w:type="character" w:customStyle="1" w:styleId="EndNoteBibliography0">
    <w:name w:val="EndNote Bibliography 字符"/>
    <w:basedOn w:val="a0"/>
    <w:link w:val="EndNoteBibliography"/>
    <w:rsid w:val="00452A72"/>
    <w:rPr>
      <w:rFonts w:ascii="Times New Roman" w:eastAsia="宋体" w:hAnsi="Times New Roman" w:cs="Times New Roman"/>
      <w:iCs/>
      <w:noProof/>
      <w:sz w:val="20"/>
      <w:szCs w:val="21"/>
    </w:rPr>
  </w:style>
  <w:style w:type="character" w:styleId="af4">
    <w:name w:val="Hyperlink"/>
    <w:basedOn w:val="a0"/>
    <w:uiPriority w:val="99"/>
    <w:unhideWhenUsed/>
    <w:rsid w:val="00DD6E03"/>
    <w:rPr>
      <w:color w:val="0563C1" w:themeColor="hyperlink"/>
      <w:u w:val="single"/>
    </w:rPr>
  </w:style>
  <w:style w:type="character" w:styleId="af5">
    <w:name w:val="Unresolved Mention"/>
    <w:basedOn w:val="a0"/>
    <w:uiPriority w:val="99"/>
    <w:semiHidden/>
    <w:unhideWhenUsed/>
    <w:rsid w:val="00DD6E0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1687135">
      <w:bodyDiv w:val="1"/>
      <w:marLeft w:val="0"/>
      <w:marRight w:val="0"/>
      <w:marTop w:val="0"/>
      <w:marBottom w:val="0"/>
      <w:divBdr>
        <w:top w:val="none" w:sz="0" w:space="0" w:color="auto"/>
        <w:left w:val="none" w:sz="0" w:space="0" w:color="auto"/>
        <w:bottom w:val="none" w:sz="0" w:space="0" w:color="auto"/>
        <w:right w:val="none" w:sz="0" w:space="0" w:color="auto"/>
      </w:divBdr>
    </w:div>
    <w:div w:id="358244555">
      <w:bodyDiv w:val="1"/>
      <w:marLeft w:val="0"/>
      <w:marRight w:val="0"/>
      <w:marTop w:val="0"/>
      <w:marBottom w:val="0"/>
      <w:divBdr>
        <w:top w:val="none" w:sz="0" w:space="0" w:color="auto"/>
        <w:left w:val="none" w:sz="0" w:space="0" w:color="auto"/>
        <w:bottom w:val="none" w:sz="0" w:space="0" w:color="auto"/>
        <w:right w:val="none" w:sz="0" w:space="0" w:color="auto"/>
      </w:divBdr>
    </w:div>
    <w:div w:id="957954992">
      <w:bodyDiv w:val="1"/>
      <w:marLeft w:val="0"/>
      <w:marRight w:val="0"/>
      <w:marTop w:val="0"/>
      <w:marBottom w:val="0"/>
      <w:divBdr>
        <w:top w:val="none" w:sz="0" w:space="0" w:color="auto"/>
        <w:left w:val="none" w:sz="0" w:space="0" w:color="auto"/>
        <w:bottom w:val="none" w:sz="0" w:space="0" w:color="auto"/>
        <w:right w:val="none" w:sz="0" w:space="0" w:color="auto"/>
      </w:divBdr>
    </w:div>
    <w:div w:id="1183283407">
      <w:bodyDiv w:val="1"/>
      <w:marLeft w:val="0"/>
      <w:marRight w:val="0"/>
      <w:marTop w:val="0"/>
      <w:marBottom w:val="0"/>
      <w:divBdr>
        <w:top w:val="none" w:sz="0" w:space="0" w:color="auto"/>
        <w:left w:val="none" w:sz="0" w:space="0" w:color="auto"/>
        <w:bottom w:val="none" w:sz="0" w:space="0" w:color="auto"/>
        <w:right w:val="none" w:sz="0" w:space="0" w:color="auto"/>
      </w:divBdr>
    </w:div>
    <w:div w:id="1373727334">
      <w:bodyDiv w:val="1"/>
      <w:marLeft w:val="0"/>
      <w:marRight w:val="0"/>
      <w:marTop w:val="0"/>
      <w:marBottom w:val="0"/>
      <w:divBdr>
        <w:top w:val="none" w:sz="0" w:space="0" w:color="auto"/>
        <w:left w:val="none" w:sz="0" w:space="0" w:color="auto"/>
        <w:bottom w:val="none" w:sz="0" w:space="0" w:color="auto"/>
        <w:right w:val="none" w:sz="0" w:space="0" w:color="auto"/>
      </w:divBdr>
    </w:div>
    <w:div w:id="1409308549">
      <w:bodyDiv w:val="1"/>
      <w:marLeft w:val="0"/>
      <w:marRight w:val="0"/>
      <w:marTop w:val="0"/>
      <w:marBottom w:val="0"/>
      <w:divBdr>
        <w:top w:val="none" w:sz="0" w:space="0" w:color="auto"/>
        <w:left w:val="none" w:sz="0" w:space="0" w:color="auto"/>
        <w:bottom w:val="none" w:sz="0" w:space="0" w:color="auto"/>
        <w:right w:val="none" w:sz="0" w:space="0" w:color="auto"/>
      </w:divBdr>
    </w:div>
    <w:div w:id="1451631096">
      <w:bodyDiv w:val="1"/>
      <w:marLeft w:val="0"/>
      <w:marRight w:val="0"/>
      <w:marTop w:val="0"/>
      <w:marBottom w:val="0"/>
      <w:divBdr>
        <w:top w:val="none" w:sz="0" w:space="0" w:color="auto"/>
        <w:left w:val="none" w:sz="0" w:space="0" w:color="auto"/>
        <w:bottom w:val="none" w:sz="0" w:space="0" w:color="auto"/>
        <w:right w:val="none" w:sz="0" w:space="0" w:color="auto"/>
      </w:divBdr>
    </w:div>
    <w:div w:id="1678727695">
      <w:bodyDiv w:val="1"/>
      <w:marLeft w:val="0"/>
      <w:marRight w:val="0"/>
      <w:marTop w:val="0"/>
      <w:marBottom w:val="0"/>
      <w:divBdr>
        <w:top w:val="none" w:sz="0" w:space="0" w:color="auto"/>
        <w:left w:val="none" w:sz="0" w:space="0" w:color="auto"/>
        <w:bottom w:val="none" w:sz="0" w:space="0" w:color="auto"/>
        <w:right w:val="none" w:sz="0" w:space="0" w:color="auto"/>
      </w:divBdr>
    </w:div>
    <w:div w:id="1776706610">
      <w:bodyDiv w:val="1"/>
      <w:marLeft w:val="0"/>
      <w:marRight w:val="0"/>
      <w:marTop w:val="0"/>
      <w:marBottom w:val="0"/>
      <w:divBdr>
        <w:top w:val="none" w:sz="0" w:space="0" w:color="auto"/>
        <w:left w:val="none" w:sz="0" w:space="0" w:color="auto"/>
        <w:bottom w:val="none" w:sz="0" w:space="0" w:color="auto"/>
        <w:right w:val="none" w:sz="0" w:space="0" w:color="auto"/>
      </w:divBdr>
    </w:div>
    <w:div w:id="1836992207">
      <w:bodyDiv w:val="1"/>
      <w:marLeft w:val="0"/>
      <w:marRight w:val="0"/>
      <w:marTop w:val="0"/>
      <w:marBottom w:val="0"/>
      <w:divBdr>
        <w:top w:val="none" w:sz="0" w:space="0" w:color="auto"/>
        <w:left w:val="none" w:sz="0" w:space="0" w:color="auto"/>
        <w:bottom w:val="none" w:sz="0" w:space="0" w:color="auto"/>
        <w:right w:val="none" w:sz="0" w:space="0" w:color="auto"/>
      </w:divBdr>
      <w:divsChild>
        <w:div w:id="529412606">
          <w:marLeft w:val="0"/>
          <w:marRight w:val="0"/>
          <w:marTop w:val="0"/>
          <w:marBottom w:val="0"/>
          <w:divBdr>
            <w:top w:val="none" w:sz="0" w:space="0" w:color="auto"/>
            <w:left w:val="none" w:sz="0" w:space="0" w:color="auto"/>
            <w:bottom w:val="none" w:sz="0" w:space="0" w:color="auto"/>
            <w:right w:val="none" w:sz="0" w:space="0" w:color="auto"/>
          </w:divBdr>
          <w:divsChild>
            <w:div w:id="1843424428">
              <w:marLeft w:val="0"/>
              <w:marRight w:val="0"/>
              <w:marTop w:val="0"/>
              <w:marBottom w:val="0"/>
              <w:divBdr>
                <w:top w:val="none" w:sz="0" w:space="0" w:color="auto"/>
                <w:left w:val="none" w:sz="0" w:space="0" w:color="auto"/>
                <w:bottom w:val="none" w:sz="0" w:space="0" w:color="auto"/>
                <w:right w:val="none" w:sz="0" w:space="0" w:color="auto"/>
              </w:divBdr>
              <w:divsChild>
                <w:div w:id="1883515756">
                  <w:marLeft w:val="0"/>
                  <w:marRight w:val="0"/>
                  <w:marTop w:val="0"/>
                  <w:marBottom w:val="0"/>
                  <w:divBdr>
                    <w:top w:val="none" w:sz="0" w:space="0" w:color="auto"/>
                    <w:left w:val="none" w:sz="0" w:space="0" w:color="auto"/>
                    <w:bottom w:val="none" w:sz="0" w:space="0" w:color="auto"/>
                    <w:right w:val="none" w:sz="0" w:space="0" w:color="auto"/>
                  </w:divBdr>
                  <w:divsChild>
                    <w:div w:id="10955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4.jpeg"/><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3.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8.jpeg"/><Relationship Id="rId29" Type="http://schemas.openxmlformats.org/officeDocument/2006/relationships/hyperlink" Target="https://lilianwen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2.jpeg"/><Relationship Id="rId5" Type="http://schemas.openxmlformats.org/officeDocument/2006/relationships/webSettings" Target="webSettings.xml"/><Relationship Id="rId23" Type="http://schemas.openxmlformats.org/officeDocument/2006/relationships/image" Target="media/image11.jpeg"/><Relationship Id="rId28"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5A01E7-706B-4FE6-A43D-E3ED6F5D0F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06</TotalTime>
  <Pages>12</Pages>
  <Words>7990</Words>
  <Characters>45547</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bo Cheng</dc:creator>
  <cp:keywords/>
  <dc:description/>
  <cp:lastModifiedBy>Liu xg</cp:lastModifiedBy>
  <cp:revision>877</cp:revision>
  <dcterms:created xsi:type="dcterms:W3CDTF">2021-05-03T00:11:00Z</dcterms:created>
  <dcterms:modified xsi:type="dcterms:W3CDTF">2021-06-29T13:50:00Z</dcterms:modified>
</cp:coreProperties>
</file>